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625853" w14:textId="599B2334" w:rsidR="00B87259" w:rsidRPr="00B87259" w:rsidRDefault="00B87259" w:rsidP="00487208">
      <w:pPr>
        <w:spacing w:line="480" w:lineRule="auto"/>
        <w:jc w:val="center"/>
        <w:rPr>
          <w:b/>
          <w:i/>
          <w:iCs/>
        </w:rPr>
      </w:pPr>
      <w:r w:rsidRPr="00B87259">
        <w:rPr>
          <w:b/>
          <w:i/>
          <w:iCs/>
          <w:highlight w:val="red"/>
        </w:rPr>
        <w:t>DUE MARCH 24</w:t>
      </w:r>
    </w:p>
    <w:p w14:paraId="00000003" w14:textId="4B0044F5"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184B0B71"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Swapnil Mishra</w:t>
      </w:r>
      <w:r w:rsidR="005460DC">
        <w:rPr>
          <w:vertAlign w:val="superscript"/>
        </w:rPr>
        <w:t>5</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2CF54D06" w:rsidR="005460DC" w:rsidRDefault="005460DC" w:rsidP="00487208">
      <w:pPr>
        <w:spacing w:line="480" w:lineRule="auto"/>
        <w:jc w:val="both"/>
      </w:pPr>
      <w:r>
        <w:rPr>
          <w:vertAlign w:val="superscript"/>
        </w:rPr>
        <w:t>1</w:t>
      </w:r>
      <w:r>
        <w:t>Department of Biostatistics, University of Michigan, Ann Arbor, MI 48109, USA</w:t>
      </w:r>
    </w:p>
    <w:p w14:paraId="7DA3E000" w14:textId="02E210DC" w:rsidR="005460DC" w:rsidRDefault="005460DC" w:rsidP="00487208">
      <w:pPr>
        <w:spacing w:line="480" w:lineRule="auto"/>
        <w:jc w:val="both"/>
      </w:pPr>
      <w:r>
        <w:rPr>
          <w:vertAlign w:val="superscript"/>
        </w:rPr>
        <w:t>2</w:t>
      </w:r>
      <w:r>
        <w:t>Indian Statistical Institute, Kolkata, West Bengal, India</w:t>
      </w:r>
    </w:p>
    <w:p w14:paraId="43F5008A" w14:textId="35AD73D5" w:rsidR="005460DC" w:rsidRDefault="005460DC" w:rsidP="00487208">
      <w:pPr>
        <w:spacing w:line="480" w:lineRule="auto"/>
        <w:jc w:val="both"/>
      </w:pPr>
      <w:r>
        <w:rPr>
          <w:vertAlign w:val="superscript"/>
        </w:rPr>
        <w:t>3</w:t>
      </w:r>
      <w:r>
        <w:t>Center for Precision Health Data Science, University of Michigan, Ann Arbor, MI 48109, USA</w:t>
      </w:r>
    </w:p>
    <w:p w14:paraId="477A62D3" w14:textId="563DF6FE"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p>
    <w:p w14:paraId="2239608B" w14:textId="561130F9" w:rsidR="005B6D8C" w:rsidRPr="005B6D8C" w:rsidRDefault="005B6D8C" w:rsidP="00487208">
      <w:pPr>
        <w:spacing w:line="480" w:lineRule="auto"/>
        <w:jc w:val="both"/>
      </w:pPr>
      <w:r w:rsidRPr="005B6D8C">
        <w:rPr>
          <w:vertAlign w:val="superscript"/>
        </w:rPr>
        <w:t>5</w:t>
      </w:r>
      <w:r>
        <w:t>School of Public Health, Imperial College London, London, W2 1PG, UK</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092ABB0E" w14:textId="77777777" w:rsidR="00BD6AEE" w:rsidRDefault="00BD6AEE" w:rsidP="00487208">
      <w:pPr>
        <w:spacing w:line="480" w:lineRule="auto"/>
        <w:jc w:val="both"/>
        <w:rPr>
          <w:b/>
        </w:rPr>
        <w:sectPr w:rsidR="00BD6AEE" w:rsidSect="007B621F">
          <w:headerReference w:type="default" r:id="rId10"/>
          <w:footerReference w:type="even" r:id="rId11"/>
          <w:footerReference w:type="default" r:id="rId12"/>
          <w:type w:val="continuous"/>
          <w:pgSz w:w="12240" w:h="15840"/>
          <w:pgMar w:top="1134" w:right="1134" w:bottom="1693" w:left="1134" w:header="0" w:footer="1134" w:gutter="0"/>
          <w:lnNumType w:countBy="1" w:restart="continuous"/>
          <w:cols w:space="720"/>
          <w:docGrid w:linePitch="326"/>
        </w:sectPr>
      </w:pPr>
    </w:p>
    <w:p w14:paraId="22DEB54C" w14:textId="77777777" w:rsidR="007B621F" w:rsidRDefault="007B621F" w:rsidP="00487208">
      <w:pPr>
        <w:spacing w:line="480" w:lineRule="auto"/>
        <w:jc w:val="both"/>
        <w:rPr>
          <w:b/>
          <w:i/>
          <w:iCs/>
        </w:rPr>
      </w:pPr>
    </w:p>
    <w:p w14:paraId="08B3E919" w14:textId="77777777" w:rsidR="007B621F" w:rsidRDefault="007B621F" w:rsidP="00487208">
      <w:pPr>
        <w:spacing w:line="480" w:lineRule="auto"/>
        <w:jc w:val="both"/>
        <w:rPr>
          <w:b/>
          <w:i/>
          <w:iCs/>
        </w:rPr>
      </w:pPr>
    </w:p>
    <w:p w14:paraId="4CD4C1A1" w14:textId="77777777" w:rsidR="007B621F" w:rsidRDefault="007B621F" w:rsidP="00487208">
      <w:pPr>
        <w:spacing w:line="480" w:lineRule="auto"/>
        <w:jc w:val="both"/>
        <w:rPr>
          <w:b/>
          <w:i/>
          <w:iCs/>
        </w:rPr>
      </w:pPr>
    </w:p>
    <w:p w14:paraId="604F7724" w14:textId="77777777" w:rsidR="007B621F" w:rsidRDefault="007B621F" w:rsidP="00487208">
      <w:pPr>
        <w:spacing w:line="480" w:lineRule="auto"/>
        <w:jc w:val="both"/>
        <w:rPr>
          <w:b/>
          <w:i/>
          <w:iCs/>
        </w:rPr>
      </w:pPr>
    </w:p>
    <w:p w14:paraId="46FAC328" w14:textId="77777777" w:rsidR="007B621F" w:rsidRDefault="007B621F" w:rsidP="00487208">
      <w:pPr>
        <w:spacing w:line="480" w:lineRule="auto"/>
        <w:jc w:val="both"/>
        <w:rPr>
          <w:b/>
          <w:i/>
          <w:iCs/>
        </w:rPr>
      </w:pPr>
    </w:p>
    <w:p w14:paraId="68DE6C41" w14:textId="56E5BFC5" w:rsidR="00BD6AEE" w:rsidRPr="0049733F" w:rsidRDefault="00AC6627" w:rsidP="00487208">
      <w:pPr>
        <w:spacing w:line="480" w:lineRule="auto"/>
        <w:jc w:val="both"/>
        <w:rPr>
          <w:b/>
          <w:i/>
          <w:iCs/>
        </w:rPr>
      </w:pPr>
      <w:r w:rsidRPr="0049733F">
        <w:rPr>
          <w:b/>
          <w:i/>
          <w:iCs/>
        </w:rPr>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7777777"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 and other non-pharmaceutical interventions. We study how five epidemiological models forecast and assess the course of the pandemic in India: a baseline model, an extended SIR (</w:t>
      </w:r>
      <w:proofErr w:type="spellStart"/>
      <w:r w:rsidRPr="007A7868">
        <w:rPr>
          <w:bCs/>
        </w:rPr>
        <w:t>eSIR</w:t>
      </w:r>
      <w:proofErr w:type="spellEnd"/>
      <w:r w:rsidRPr="007A7868">
        <w:rPr>
          <w:bCs/>
        </w:rPr>
        <w:t>) model, two extended SEIR (SAPHIRE and SEIR-</w:t>
      </w:r>
      <w:proofErr w:type="spellStart"/>
      <w:r w:rsidRPr="007A7868">
        <w:rPr>
          <w:bCs/>
          <w:i/>
          <w:i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429EE7E2" w:rsidR="0049733F" w:rsidRDefault="00BD6AEE" w:rsidP="00487208">
      <w:pPr>
        <w:spacing w:line="480" w:lineRule="auto"/>
        <w:jc w:val="both"/>
        <w:rPr>
          <w:bCs/>
        </w:rPr>
      </w:pPr>
      <w:r w:rsidRPr="007A7868">
        <w:rPr>
          <w:bCs/>
        </w:rPr>
        <w:t xml:space="preserve">Using COVID-19 data for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cumulative death counts, we compute the symmetric mean absolute prediction error (SMAPE) for each of the five models. </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005FC291" w:rsidR="00AD70E4" w:rsidRDefault="00BD6AEE" w:rsidP="00487208">
      <w:pPr>
        <w:spacing w:line="480" w:lineRule="auto"/>
        <w:jc w:val="both"/>
        <w:rPr>
          <w:bCs/>
        </w:rPr>
      </w:pPr>
      <w:r w:rsidRPr="009E2CF9">
        <w:rPr>
          <w:bCs/>
          <w:highlight w:val="yellow"/>
        </w:rPr>
        <w:t>For active case counts, SMAPE values are 0.72 (SEIR-</w:t>
      </w:r>
      <w:proofErr w:type="spellStart"/>
      <w:r w:rsidRPr="009E2CF9">
        <w:rPr>
          <w:bCs/>
          <w:highlight w:val="yellow"/>
        </w:rPr>
        <w:t>fansy</w:t>
      </w:r>
      <w:proofErr w:type="spellEnd"/>
      <w:r w:rsidRPr="009E2CF9">
        <w:rPr>
          <w:bCs/>
          <w:highlight w:val="yellow"/>
        </w:rPr>
        <w:t>) and 33.83 (</w:t>
      </w:r>
      <w:proofErr w:type="spellStart"/>
      <w:r w:rsidRPr="009E2CF9">
        <w:rPr>
          <w:bCs/>
          <w:highlight w:val="yellow"/>
        </w:rPr>
        <w:t>eSIR</w:t>
      </w:r>
      <w:proofErr w:type="spellEnd"/>
      <w:r w:rsidRPr="009E2CF9">
        <w:rPr>
          <w:bCs/>
          <w:highlight w:val="yellow"/>
        </w:rPr>
        <w:t>). For cumulative case counts, SMAPE values are 1.76 (baseline) 23. (</w:t>
      </w:r>
      <w:proofErr w:type="spellStart"/>
      <w:r w:rsidRPr="009E2CF9">
        <w:rPr>
          <w:bCs/>
          <w:highlight w:val="yellow"/>
        </w:rPr>
        <w:t>eSIR</w:t>
      </w:r>
      <w:proofErr w:type="spellEnd"/>
      <w:r w:rsidRPr="009E2CF9">
        <w:rPr>
          <w:bCs/>
          <w:highlight w:val="yellow"/>
        </w:rPr>
        <w:t>), 2.07 (SAPHIRE) and 3.20 (SEIR-</w:t>
      </w:r>
      <w:proofErr w:type="spellStart"/>
      <w:r w:rsidRPr="009E2CF9">
        <w:rPr>
          <w:bCs/>
          <w:i/>
          <w:iCs/>
          <w:highlight w:val="yellow"/>
        </w:rPr>
        <w:t>fansy</w:t>
      </w:r>
      <w:proofErr w:type="spellEnd"/>
      <w:r w:rsidRPr="009E2CF9">
        <w:rPr>
          <w:bCs/>
          <w:highlight w:val="yellow"/>
        </w:rPr>
        <w:t>). For cumulative death counts, the SMAPE values are 7.13 (SEIR-</w:t>
      </w:r>
      <w:proofErr w:type="spellStart"/>
      <w:r w:rsidRPr="009E2CF9">
        <w:rPr>
          <w:bCs/>
          <w:i/>
          <w:iCs/>
          <w:highlight w:val="yellow"/>
        </w:rPr>
        <w:t>fansy</w:t>
      </w:r>
      <w:proofErr w:type="spellEnd"/>
      <w:r w:rsidRPr="009E2CF9">
        <w:rPr>
          <w:bCs/>
          <w:highlight w:val="yellow"/>
        </w:rPr>
        <w:t>) and 26.30 (</w:t>
      </w:r>
      <w:proofErr w:type="spellStart"/>
      <w:r w:rsidRPr="009E2CF9">
        <w:rPr>
          <w:bCs/>
          <w:highlight w:val="yellow"/>
        </w:rPr>
        <w:t>eSIR</w:t>
      </w:r>
      <w:proofErr w:type="spellEnd"/>
      <w:r w:rsidRPr="009E2CF9">
        <w:rPr>
          <w:bCs/>
          <w:highlight w:val="yellow"/>
        </w:rPr>
        <w:t>). For cumulative cases and deaths, we compute Pearson’s and Lin’s correlation coefficients to investigate how well the projected and observed reported COVID-counts agree. Three models (SAPHIRE, SEIR-</w:t>
      </w:r>
      <w:proofErr w:type="spellStart"/>
      <w:r w:rsidRPr="009E2CF9">
        <w:rPr>
          <w:bCs/>
          <w:i/>
          <w:iCs/>
          <w:highlight w:val="yellow"/>
        </w:rPr>
        <w:t>fansy</w:t>
      </w:r>
      <w:proofErr w:type="spellEnd"/>
      <w:r w:rsidRPr="009E2CF9">
        <w:rPr>
          <w:bCs/>
          <w:highlight w:val="yellow"/>
        </w:rPr>
        <w:t xml:space="preserve"> and ICM) </w:t>
      </w:r>
      <w:r w:rsidRPr="009E2CF9">
        <w:rPr>
          <w:bCs/>
          <w:highlight w:val="yellow"/>
        </w:rPr>
        <w:lastRenderedPageBreak/>
        <w:t>return total (sum of reported and unreported) counts as well. We compute underreporting factors as of June 30 and note that the SEIR-</w:t>
      </w:r>
      <w:proofErr w:type="spellStart"/>
      <w:r w:rsidRPr="009E2CF9">
        <w:rPr>
          <w:bCs/>
          <w:i/>
          <w:iCs/>
          <w:highlight w:val="yellow"/>
        </w:rPr>
        <w:t>fansy</w:t>
      </w:r>
      <w:proofErr w:type="spellEnd"/>
      <w:r w:rsidRPr="009E2CF9">
        <w:rPr>
          <w:bCs/>
          <w:i/>
          <w:iCs/>
          <w:highlight w:val="yellow"/>
        </w:rPr>
        <w:t xml:space="preserve"> </w:t>
      </w:r>
      <w:r w:rsidRPr="009E2CF9">
        <w:rPr>
          <w:bCs/>
          <w:highlight w:val="yellow"/>
        </w:rPr>
        <w:t>model reports the highest underreporting factor for active cases (6.10) and cumulative deaths (3.62), while the SAPHIRE model reports the highest underreporting factor for cumulative cases (27.79).</w:t>
      </w:r>
    </w:p>
    <w:p w14:paraId="74B7DD95" w14:textId="5F7EA8F5" w:rsidR="009C2B9A" w:rsidRDefault="001D2732" w:rsidP="00487208">
      <w:pPr>
        <w:spacing w:line="480" w:lineRule="auto"/>
        <w:jc w:val="both"/>
        <w:rPr>
          <w:bCs/>
          <w:i/>
          <w:iCs/>
        </w:rPr>
      </w:pPr>
      <w:r w:rsidRPr="009C2B9A">
        <w:rPr>
          <w:bCs/>
          <w:i/>
          <w:iCs/>
        </w:rPr>
        <w:t>Conclusions</w:t>
      </w:r>
    </w:p>
    <w:p w14:paraId="383F8F5F" w14:textId="725A519A" w:rsidR="00AD70E4" w:rsidRDefault="00E026AA" w:rsidP="00487208">
      <w:pPr>
        <w:spacing w:line="480" w:lineRule="auto"/>
        <w:jc w:val="both"/>
        <w:rPr>
          <w:bCs/>
        </w:rPr>
      </w:pPr>
      <w:r>
        <w:t xml:space="preserve">In this comparative paper we describe five different models used to study full disease transmission of the SARS-Cov-2 disease transmission in India. While simulation studies are the only gold standard way to compare the accuracy of the models, here we were uniquely poised to compare the projected case-counts against observed data on a test period. </w:t>
      </w:r>
      <w:r w:rsidRPr="009E2CF9">
        <w:rPr>
          <w:highlight w:val="yellow"/>
        </w:rPr>
        <w:t>Prediction of daily active number of cases does show appreciable variation across models. The largest variability across models is observed in predicting the “total” number of infections including reported and unreported cases.  The degree of under-reporting has been a major concern in India.</w:t>
      </w:r>
      <w:r>
        <w:t xml:space="preserve"> </w:t>
      </w:r>
    </w:p>
    <w:p w14:paraId="417E8A0E" w14:textId="445C0911" w:rsidR="00AD70E4" w:rsidRPr="001D2732" w:rsidRDefault="00AD70E4" w:rsidP="00487208">
      <w:pPr>
        <w:spacing w:line="480" w:lineRule="auto"/>
        <w:jc w:val="both"/>
        <w:rPr>
          <w:b/>
          <w:i/>
          <w:iCs/>
        </w:rPr>
      </w:pPr>
      <w:r w:rsidRPr="001D2732">
        <w:rPr>
          <w:b/>
          <w:i/>
          <w:iCs/>
        </w:rPr>
        <w:t>KEYWORDS</w:t>
      </w:r>
    </w:p>
    <w:p w14:paraId="49B2D859" w14:textId="77777777" w:rsidR="00AF2967" w:rsidRDefault="00AD70E4" w:rsidP="00487208">
      <w:pPr>
        <w:spacing w:line="480" w:lineRule="auto"/>
        <w:jc w:val="both"/>
        <w:rPr>
          <w:bCs/>
        </w:rPr>
        <w:sectPr w:rsidR="00AF2967" w:rsidSect="007B621F">
          <w:type w:val="continuous"/>
          <w:pgSz w:w="12240" w:h="15840"/>
          <w:pgMar w:top="1138" w:right="1138" w:bottom="1699" w:left="1138" w:header="0" w:footer="1138" w:gutter="0"/>
          <w:lnNumType w:countBy="1" w:restart="continuous"/>
          <w:cols w:space="720"/>
          <w:docGrid w:linePitch="326"/>
        </w:sectPr>
      </w:pPr>
      <w:r>
        <w:rPr>
          <w:bCs/>
        </w:rPr>
        <w:t>Pandemics; SARS Virus; Statistical Models</w:t>
      </w:r>
    </w:p>
    <w:p w14:paraId="0DBE8F59" w14:textId="77777777" w:rsidR="007B621F" w:rsidRDefault="007B621F" w:rsidP="00487208">
      <w:pPr>
        <w:spacing w:line="480" w:lineRule="auto"/>
        <w:jc w:val="both"/>
        <w:rPr>
          <w:b/>
          <w:i/>
          <w:iCs/>
        </w:rPr>
      </w:pPr>
    </w:p>
    <w:p w14:paraId="5EB371EA" w14:textId="77777777" w:rsidR="007B621F" w:rsidRDefault="007B621F" w:rsidP="00487208">
      <w:pPr>
        <w:spacing w:line="480" w:lineRule="auto"/>
        <w:jc w:val="both"/>
        <w:rPr>
          <w:b/>
          <w:i/>
          <w:iCs/>
        </w:rPr>
      </w:pPr>
    </w:p>
    <w:p w14:paraId="3BE47A2D" w14:textId="77777777" w:rsidR="007B621F" w:rsidRDefault="007B621F" w:rsidP="00487208">
      <w:pPr>
        <w:spacing w:line="480" w:lineRule="auto"/>
        <w:jc w:val="both"/>
        <w:rPr>
          <w:b/>
          <w:i/>
          <w:iCs/>
        </w:rPr>
      </w:pPr>
    </w:p>
    <w:p w14:paraId="743398A7" w14:textId="77777777" w:rsidR="007B621F" w:rsidRDefault="007B621F" w:rsidP="00487208">
      <w:pPr>
        <w:spacing w:line="480" w:lineRule="auto"/>
        <w:jc w:val="both"/>
        <w:rPr>
          <w:b/>
          <w:i/>
          <w:iCs/>
        </w:rPr>
      </w:pPr>
    </w:p>
    <w:p w14:paraId="7E8C5F72" w14:textId="77777777" w:rsidR="007B621F" w:rsidRDefault="007B621F" w:rsidP="00487208">
      <w:pPr>
        <w:spacing w:line="480" w:lineRule="auto"/>
        <w:jc w:val="both"/>
        <w:rPr>
          <w:b/>
          <w:i/>
          <w:iCs/>
        </w:rPr>
      </w:pPr>
    </w:p>
    <w:p w14:paraId="75360DF2" w14:textId="77777777" w:rsidR="007B621F" w:rsidRDefault="007B621F" w:rsidP="00487208">
      <w:pPr>
        <w:spacing w:line="480" w:lineRule="auto"/>
        <w:jc w:val="both"/>
        <w:rPr>
          <w:b/>
          <w:i/>
          <w:iCs/>
        </w:rPr>
      </w:pPr>
    </w:p>
    <w:p w14:paraId="3B0F591F" w14:textId="77777777" w:rsidR="007B621F" w:rsidRDefault="007B621F"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t>DECLARATIONS</w:t>
      </w:r>
    </w:p>
    <w:p w14:paraId="7BA0D207" w14:textId="3F0D66B1"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p>
    <w:p w14:paraId="1DDFC3E4" w14:textId="77777777"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3E32CE">
        <w:rPr>
          <w:bCs/>
        </w:rPr>
        <w:t>Not applicable</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3"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w:t>
      </w:r>
    </w:p>
    <w:p w14:paraId="6F65105A" w14:textId="658A20A2" w:rsidR="007A0305" w:rsidRPr="00487208" w:rsidRDefault="00AF2967" w:rsidP="00487208">
      <w:pPr>
        <w:spacing w:line="480" w:lineRule="auto"/>
        <w:jc w:val="both"/>
        <w:rPr>
          <w:bCs/>
          <w:i/>
          <w:iCs/>
        </w:rPr>
      </w:pPr>
      <w:r w:rsidRPr="00FC273D">
        <w:rPr>
          <w:bCs/>
          <w:i/>
          <w:iCs/>
        </w:rPr>
        <w:t>Authors’ contributions</w:t>
      </w:r>
      <w:r w:rsidR="00ED1DC8">
        <w:rPr>
          <w:bCs/>
          <w:i/>
          <w:iCs/>
        </w:rPr>
        <w:t xml:space="preserve">: </w:t>
      </w:r>
      <w:proofErr w:type="spellStart"/>
      <w:r w:rsidR="008D4950">
        <w:rPr>
          <w:bCs/>
        </w:rPr>
        <w:t>Rupam</w:t>
      </w:r>
      <w:proofErr w:type="spellEnd"/>
      <w:r w:rsidR="008D4950">
        <w:rPr>
          <w:bCs/>
        </w:rPr>
        <w:t xml:space="preserve"> Bhattacharyya and Maxwell Salvatore implemented the </w:t>
      </w:r>
      <w:proofErr w:type="spellStart"/>
      <w:r w:rsidR="008D4950">
        <w:rPr>
          <w:bCs/>
        </w:rPr>
        <w:t>eSIR</w:t>
      </w:r>
      <w:proofErr w:type="spellEnd"/>
      <w:r w:rsidR="008D4950">
        <w:rPr>
          <w:bCs/>
        </w:rPr>
        <w:t xml:space="preserve"> model. </w:t>
      </w:r>
      <w:proofErr w:type="spellStart"/>
      <w:r w:rsidR="008D4950">
        <w:rPr>
          <w:bCs/>
        </w:rPr>
        <w:t>Xuelin</w:t>
      </w:r>
      <w:proofErr w:type="spellEnd"/>
      <w:r w:rsidR="008D4950">
        <w:rPr>
          <w:bCs/>
        </w:rPr>
        <w:t xml:space="preserve"> Gu implemented the SAPHIR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w:t>
      </w:r>
      <w:proofErr w:type="spellStart"/>
      <w:r w:rsidR="008D4950">
        <w:rPr>
          <w:bCs/>
        </w:rPr>
        <w:t>Ritoban</w:t>
      </w:r>
      <w:proofErr w:type="spellEnd"/>
      <w:r w:rsidR="008D4950">
        <w:rPr>
          <w:bCs/>
        </w:rPr>
        <w:t xml:space="preserve"> Kundu and Bhramar Mukherjee developed the SEIR-</w:t>
      </w:r>
      <w:proofErr w:type="spellStart"/>
      <w:r w:rsidR="008D4950" w:rsidRPr="008D4950">
        <w:rPr>
          <w:bCs/>
          <w:i/>
          <w:iCs/>
        </w:rPr>
        <w:t>fansy</w:t>
      </w:r>
      <w:proofErr w:type="spellEnd"/>
      <w:r w:rsidR="008D4950">
        <w:rPr>
          <w:bCs/>
        </w:rPr>
        <w:t xml:space="preserv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and </w:t>
      </w:r>
      <w:proofErr w:type="spellStart"/>
      <w:r w:rsidR="008D4950">
        <w:rPr>
          <w:bCs/>
        </w:rPr>
        <w:t>Ritoban</w:t>
      </w:r>
      <w:proofErr w:type="spellEnd"/>
      <w:r w:rsidR="008D4950">
        <w:rPr>
          <w:bCs/>
        </w:rPr>
        <w:t xml:space="preserve"> Kundu implemented the SEIR-</w:t>
      </w:r>
      <w:proofErr w:type="spellStart"/>
      <w:r w:rsidR="008D4950" w:rsidRPr="008D4950">
        <w:rPr>
          <w:bCs/>
          <w:i/>
          <w:iCs/>
        </w:rPr>
        <w:t>fansy</w:t>
      </w:r>
      <w:proofErr w:type="spellEnd"/>
      <w:r w:rsidR="008D4950">
        <w:rPr>
          <w:bCs/>
        </w:rPr>
        <w:t xml:space="preserve"> model. Swapnil Mishra was part of the group that developed ICM</w:t>
      </w:r>
      <w:r w:rsidR="00192B6A">
        <w:rPr>
          <w:bCs/>
        </w:rPr>
        <w:t xml:space="preserve"> </w:t>
      </w:r>
      <w:r w:rsidR="008D4950">
        <w:rPr>
          <w:bCs/>
        </w:rPr>
        <w:t>and implemented the same</w:t>
      </w:r>
      <w:r w:rsidR="00192B6A">
        <w:rPr>
          <w:bCs/>
        </w:rPr>
        <w:t xml:space="preserve"> for this manuscript. Soumik Purkayastha implemented the baseline model. All authors participated in writing this manuscript. Bhramar Mukherjee conceptualized this project and oversaw the research.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 The authors are </w:t>
      </w:r>
      <w:r w:rsidRPr="00611EDA">
        <w:lastRenderedPageBreak/>
        <w:t>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t>1. BACKGROUND</w:t>
      </w:r>
    </w:p>
    <w:p w14:paraId="18D340D2" w14:textId="02A13E3C"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Pr="001B44F8">
        <w:rPr>
          <w:color w:val="000000"/>
        </w:rPr>
        <w:t>. At the time of writing this paper, it has been identified as an ongoing pandemic, with more than 1</w:t>
      </w:r>
      <w:r w:rsidR="00765D34">
        <w:rPr>
          <w:color w:val="000000"/>
        </w:rPr>
        <w:t>22</w:t>
      </w:r>
      <w:r w:rsidRPr="001B44F8">
        <w:rPr>
          <w:color w:val="000000"/>
        </w:rPr>
        <w:t xml:space="preserve"> million reported cases across 188 countries and territories. The disease was first identified in Wuhan, Hubei,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765D34">
        <w:rPr>
          <w:color w:val="000000"/>
        </w:rPr>
        <w:t>2.69 million</w:t>
      </w:r>
      <w:r w:rsidRPr="001B44F8">
        <w:rPr>
          <w:color w:val="000000"/>
        </w:rPr>
        <w:t xml:space="preserve"> lives have been lost and </w:t>
      </w:r>
      <w:r w:rsidR="005A18C5">
        <w:rPr>
          <w:color w:val="000000"/>
        </w:rPr>
        <w:t>69</w:t>
      </w:r>
      <w:r w:rsidRPr="001B44F8">
        <w:rPr>
          <w:color w:val="000000"/>
        </w:rPr>
        <w:t xml:space="preserve"> million recoveries have been reported as a direct consequence of the disease. Notable outbreaks were recorded in the United States of America, Spain, Italy, Iran, Brazil and India -- which was a crucial battleground against the outbreak. The Indian government imposed very strict lockdown measures in order to attenuat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 million mark on July 17, 2020. On March 24, the Government of India ordered a 21</w:t>
      </w:r>
      <w:r w:rsidR="00CA5511">
        <w:rPr>
          <w:color w:val="000000"/>
        </w:rPr>
        <w:t>-</w:t>
      </w:r>
      <w:r w:rsidRPr="001B44F8">
        <w:rPr>
          <w:color w:val="000000"/>
        </w:rPr>
        <w:t xml:space="preserve">day nationwide lockdown, later extending it till 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There is a rising interest in studying potential trajectories that the infection can take in India to improve policy decisions. </w:t>
      </w:r>
    </w:p>
    <w:p w14:paraId="14FA2706" w14:textId="5DB7B89B" w:rsidR="00D3103C" w:rsidRDefault="002241D8" w:rsidP="00487208">
      <w:pPr>
        <w:pBdr>
          <w:top w:val="nil"/>
          <w:left w:val="nil"/>
          <w:bottom w:val="nil"/>
          <w:right w:val="nil"/>
          <w:between w:val="nil"/>
        </w:pBdr>
        <w:spacing w:line="480" w:lineRule="auto"/>
        <w:jc w:val="both"/>
        <w:rPr>
          <w:color w:val="000000"/>
        </w:rPr>
      </w:pPr>
      <w:r w:rsidRPr="001B44F8">
        <w:rPr>
          <w:color w:val="000000"/>
        </w:rPr>
        <w:lastRenderedPageBreak/>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The IHME COVID-19 project initially relied on an extendable nonlinear mixed effects model for fitting parametrized curves to COVID-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7D4D151C" w:rsidR="002241D8" w:rsidRPr="001B44F8" w:rsidRDefault="002241D8" w:rsidP="00487208">
      <w:pPr>
        <w:spacing w:line="480" w:lineRule="auto"/>
        <w:jc w:val="both"/>
        <w:rPr>
          <w:color w:val="000000"/>
        </w:rPr>
      </w:pPr>
      <w:r w:rsidRPr="001B44F8">
        <w:rPr>
          <w:color w:val="000000"/>
        </w:rPr>
        <w:lastRenderedPageBreak/>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While some work has been done in terms of trying to reconcile results from different models of disease transmission that can be fit to data emerging from local and national governments</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 xml:space="preserve">done to investigate how differences between competing models might lead to differing projections.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522DBA6F"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 xml:space="preserve">s.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5 periods defined by events and interventions. Using the same model,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xml:space="preserve"> (henceforth, SEIR-</w:t>
      </w:r>
      <w:proofErr w:type="spellStart"/>
      <w:r w:rsidR="008A5B64" w:rsidRPr="008A5B64">
        <w:rPr>
          <w:i/>
          <w:iCs/>
          <w:color w:val="000000"/>
        </w:rPr>
        <w:t>fansy</w:t>
      </w:r>
      <w:proofErr w:type="spellEnd"/>
      <w:r w:rsidR="008A5B64">
        <w:rPr>
          <w:color w:val="000000"/>
        </w:rPr>
        <w:t>)</w:t>
      </w:r>
      <w:r w:rsidRPr="001B44F8">
        <w:rPr>
          <w:color w:val="000000"/>
        </w:rPr>
        <w:t xml:space="preserve"> </w:t>
      </w:r>
      <w:r w:rsidR="008A5B64">
        <w:rPr>
          <w:color w:val="000000"/>
        </w:rPr>
        <w:t>mo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 xml:space="preserve">Each of the models mentioned </w:t>
      </w:r>
      <w:r w:rsidRPr="001B44F8">
        <w:rPr>
          <w:color w:val="000000"/>
        </w:rPr>
        <w:lastRenderedPageBreak/>
        <w:t>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03370B">
        <w:rPr>
          <w:color w:val="000000"/>
        </w:rPr>
        <w:instrText xml:space="preserve"> ADDIN ZOTERO_ITEM CSL_CITATION {"citationID":"XOv6A5rk","properties":{"formattedCitation":"(17)","plainCitation":"(17)","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962F61">
        <w:rPr>
          <w:color w:val="000000"/>
        </w:rPr>
        <w:t>(17)</w:t>
      </w:r>
      <w:r w:rsidR="00E30DA8">
        <w:rPr>
          <w:color w:val="000000"/>
        </w:rPr>
        <w:fldChar w:fldCharType="end"/>
      </w:r>
      <w:r w:rsidR="00E30DA8" w:rsidRPr="00E30DA8">
        <w:rPr>
          <w:color w:val="000000"/>
          <w:vertAlign w:val="superscript"/>
        </w:rPr>
        <w:t>,</w:t>
      </w:r>
      <w:r w:rsidR="00E30DA8">
        <w:rPr>
          <w:color w:val="000000"/>
        </w:rPr>
        <w:fldChar w:fldCharType="begin"/>
      </w:r>
      <w:r w:rsidR="0003370B">
        <w:rPr>
          <w:color w:val="000000"/>
        </w:rPr>
        <w:instrText xml:space="preserve"> ADDIN ZOTERO_ITEM CSL_CITATION {"citationID":"5oDhKONA","properties":{"formattedCitation":"(18)","plainCitation":"(1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962F61">
        <w:rPr>
          <w:color w:val="000000"/>
        </w:rPr>
        <w:t>(18)</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03370B">
        <w:rPr>
          <w:color w:val="000000"/>
          <w:vertAlign w:val="superscript"/>
        </w:rPr>
        <w:instrText xml:space="preserve"> ADDIN ZOTERO_ITEM CSL_CITATION {"citationID":"tgCItnoz","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962F61">
        <w:rPr>
          <w:color w:val="000000"/>
        </w:rPr>
        <w:t>(19)</w:t>
      </w:r>
      <w:r w:rsidR="00E30DA8">
        <w:rPr>
          <w:color w:val="000000"/>
          <w:vertAlign w:val="superscript"/>
        </w:rPr>
        <w:fldChar w:fldCharType="end"/>
      </w:r>
      <w:r w:rsidRPr="001B44F8">
        <w:rPr>
          <w:color w:val="000000"/>
        </w:rPr>
        <w:t xml:space="preserve">. </w:t>
      </w:r>
    </w:p>
    <w:p w14:paraId="57CCA231" w14:textId="5A7BA99C"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compare their projections based on </w:t>
      </w:r>
      <w:r w:rsidR="009A132E">
        <w:rPr>
          <w:color w:val="000000"/>
        </w:rPr>
        <w:t>reported</w:t>
      </w:r>
      <w:r w:rsidRPr="001B44F8">
        <w:rPr>
          <w:color w:val="000000"/>
        </w:rPr>
        <w:t xml:space="preserve"> data, with special emphasis on how the models deal with (if they do, at all) under-reporting and under-detection of COVID-cases, which has been a major point of discussion in the scientific community</w:t>
      </w:r>
      <w:r w:rsidR="00897230">
        <w:rPr>
          <w:color w:val="000000"/>
        </w:rPr>
        <w:t xml:space="preserve"> </w:t>
      </w:r>
      <w:r w:rsidRPr="001B44F8">
        <w:rPr>
          <w:color w:val="000000"/>
        </w:rPr>
        <w:fldChar w:fldCharType="begin"/>
      </w:r>
      <w:r w:rsidR="0003370B">
        <w:rPr>
          <w:color w:val="000000"/>
        </w:rPr>
        <w:instrText xml:space="preserve"> ADDIN ZOTERO_ITEM CSL_CITATION {"citationID":"NTZqpdJn","properties":{"formattedCitation":"(20)","plainCitation":"(20)","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962F61">
        <w:rPr>
          <w:color w:val="000000"/>
        </w:rPr>
        <w:t>(20)</w:t>
      </w:r>
      <w:r w:rsidRPr="001B44F8">
        <w:rPr>
          <w:color w:val="000000"/>
        </w:rPr>
        <w:fldChar w:fldCharType="end"/>
      </w:r>
      <w:r w:rsidRPr="001B44F8">
        <w:rPr>
          <w:color w:val="000000"/>
        </w:rPr>
        <w:t xml:space="preserve">.  </w:t>
      </w:r>
    </w:p>
    <w:p w14:paraId="0000001D" w14:textId="3CC12EE9"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 xml:space="preserve">We present the findings of our comparative investigation of the models in </w:t>
      </w:r>
      <w:r w:rsidR="00F82820" w:rsidRPr="00897230">
        <w:rPr>
          <w:i/>
          <w:iCs/>
          <w:color w:val="000000"/>
        </w:rPr>
        <w:t>Section 3</w:t>
      </w:r>
      <w:r w:rsidR="00F82820">
        <w:rPr>
          <w:color w:val="000000"/>
        </w:rPr>
        <w:t xml:space="preserve"> </w:t>
      </w:r>
      <w:r w:rsidR="000F1781">
        <w:rPr>
          <w:color w:val="000000"/>
        </w:rPr>
        <w:t>by comparing projected COVID-counts (i.e., case and death counts associated with COVID-19) and (if possible) parameter estimates which help understand transmission dynamics of the pandemic. Finally, w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Section 4</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0A4FF1BE" w14:textId="46F3BFC6" w:rsidR="001B44F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each of the five models described above.</w:t>
      </w:r>
    </w:p>
    <w:p w14:paraId="1010EC98" w14:textId="77777777" w:rsidR="00474DE8" w:rsidRPr="00474DE8" w:rsidRDefault="00474DE8" w:rsidP="00487208">
      <w:pPr>
        <w:pBdr>
          <w:top w:val="nil"/>
          <w:left w:val="nil"/>
          <w:bottom w:val="nil"/>
          <w:right w:val="nil"/>
          <w:between w:val="nil"/>
        </w:pBdr>
        <w:spacing w:line="480" w:lineRule="auto"/>
        <w:jc w:val="both"/>
      </w:pP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43FC2F0F"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03370B">
        <w:rPr>
          <w:color w:val="000000" w:themeColor="text1"/>
        </w:rPr>
        <w:instrText xml:space="preserve"> ADDIN ZOTERO_ITEM CSL_CITATION {"citationID":"cjiIaACG","properties":{"formattedCitation":"(21)","plainCitation":"(21)","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962F61">
        <w:rPr>
          <w:color w:val="000000"/>
        </w:rPr>
        <w:t>(21)</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1544EBBE" w:rsidR="004B7F28" w:rsidRDefault="0032772A" w:rsidP="00487208">
      <w:pPr>
        <w:pStyle w:val="Caption"/>
        <w:spacing w:line="480" w:lineRule="auto"/>
        <w:jc w:val="center"/>
        <w:rPr>
          <w:i w:val="0"/>
          <w:iCs w:val="0"/>
          <w:sz w:val="25"/>
          <w:szCs w:val="25"/>
        </w:rPr>
      </w:pPr>
      <w:r w:rsidRPr="00331806">
        <w:t xml:space="preserve">Figure </w:t>
      </w:r>
      <w:fldSimple w:instr=" SEQ Figure \* ARABIC ">
        <w:r w:rsidR="008D4950">
          <w:rPr>
            <w:noProof/>
          </w:rPr>
          <w:t>1</w:t>
        </w:r>
      </w:fldSimple>
      <w:r w:rsidRPr="00331806">
        <w:t>:</w:t>
      </w:r>
      <w:r>
        <w:t xml:space="preserve"> </w:t>
      </w:r>
      <w:r w:rsidRPr="00914DB3">
        <w:t>Schematic overview of the baseline model</w:t>
      </w:r>
      <w:r>
        <w:t>.</w:t>
      </w:r>
    </w:p>
    <w:p w14:paraId="5C6DF178" w14:textId="462498BF" w:rsidR="00794C61" w:rsidRDefault="00794C61" w:rsidP="00487208">
      <w:pPr>
        <w:spacing w:line="480" w:lineRule="auto"/>
        <w:jc w:val="both"/>
        <w:rPr>
          <w:sz w:val="25"/>
          <w:szCs w:val="25"/>
        </w:rPr>
      </w:pPr>
      <w:r w:rsidRPr="007565A8">
        <w:rPr>
          <w:i/>
          <w:iCs/>
          <w:sz w:val="25"/>
          <w:szCs w:val="25"/>
        </w:rPr>
        <w:lastRenderedPageBreak/>
        <w:t xml:space="preserve">Formulation: </w:t>
      </w:r>
      <w:r>
        <w:rPr>
          <w:sz w:val="25"/>
          <w:szCs w:val="25"/>
        </w:rPr>
        <w:t>The baseline model assumes that the following differential equation governs the evolution of a disease in a fixed population</w:t>
      </w:r>
    </w:p>
    <w:p w14:paraId="16A3BD30" w14:textId="7946888C" w:rsidR="00794C61" w:rsidRDefault="00B007F7"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0E3F0A64"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B007F7"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771F2C4F" w14:textId="086208E1" w:rsidR="001B44F8" w:rsidRDefault="00794C61" w:rsidP="00BF094D">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U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 using standard package</w:t>
      </w:r>
      <w:r w:rsidR="005A18C5">
        <w:t>s for exponential curve fitting.</w:t>
      </w:r>
    </w:p>
    <w:p w14:paraId="66BEF617" w14:textId="77777777" w:rsidR="00474DE8" w:rsidRPr="00474DE8" w:rsidRDefault="00474DE8" w:rsidP="00474DE8">
      <w:pPr>
        <w:spacing w:line="480" w:lineRule="auto"/>
        <w:jc w:val="both"/>
        <w:rPr>
          <w:b/>
          <w:bCs/>
        </w:rPr>
      </w:pP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w:t>
      </w:r>
      <w:r w:rsidR="00584DB6">
        <w:rPr>
          <w:color w:val="000000" w:themeColor="text1"/>
        </w:rPr>
        <w:lastRenderedPageBreak/>
        <w:t xml:space="preserve">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5">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0BE63C36" w:rsidR="00AC6627" w:rsidRPr="001B44F8" w:rsidRDefault="007656B5" w:rsidP="00487208">
      <w:pPr>
        <w:pStyle w:val="Caption"/>
        <w:spacing w:line="480" w:lineRule="auto"/>
        <w:jc w:val="center"/>
        <w:rPr>
          <w:color w:val="000000" w:themeColor="text1"/>
        </w:rPr>
      </w:pPr>
      <w:r w:rsidRPr="00BB4881">
        <w:t xml:space="preserve">Figure </w:t>
      </w:r>
      <w:fldSimple w:instr=" SEQ Figure \* ARABIC ">
        <w:r w:rsidR="008D4950">
          <w:rPr>
            <w:noProof/>
          </w:rPr>
          <w:t>2</w:t>
        </w:r>
      </w:fldSimple>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B007F7"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B007F7"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B007F7"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B007F7"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B007F7"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B007F7"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77777777"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Kutta </w:t>
      </w:r>
      <w:r>
        <w:t xml:space="preserve">(RK4) </w:t>
      </w:r>
      <w:r w:rsidRPr="001B44F8">
        <w:t>approximation</w:t>
      </w:r>
      <w:r w:rsidR="00642B82">
        <w:t xml:space="preserve"> </w:t>
      </w:r>
      <w:r>
        <w:fldChar w:fldCharType="begin"/>
      </w:r>
      <w:r w:rsidR="0003370B">
        <w:instrText xml:space="preserve"> ADDIN ZOTERO_ITEM CSL_CITATION {"citationID":"dQrDaGWQ","properties":{"formattedCitation":"(22)","plainCitation":"(22)","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962F61">
        <w:t>(22)</w:t>
      </w:r>
      <w:r>
        <w:fldChar w:fldCharType="end"/>
      </w:r>
      <w:r w:rsidRPr="001B44F8">
        <w:t>.</w:t>
      </w:r>
    </w:p>
    <w:p w14:paraId="4A61D05E" w14:textId="7AC6D788"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03370B">
        <w:rPr>
          <w:iCs/>
          <w:color w:val="000000" w:themeColor="text1"/>
        </w:rPr>
        <w:instrText xml:space="preserve"> ADDIN ZOTERO_ITEM CSL_CITATION {"citationID":"6znTCJIP","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962F61">
        <w:rPr>
          <w:color w:val="000000"/>
        </w:rPr>
        <w:t>(23)</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2768C1" w:rsidRPr="002768C1">
        <w:instrText xml:space="preserve"> ADDIN ZOTERO_ITEM CSL_CITATION {"citationID":"LYz5So5V","properties":{"formattedCitation":"(24)","plainCitation":"(24)","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2768C1" w:rsidRPr="002768C1">
        <w:rPr>
          <w:noProof/>
        </w:rPr>
        <w:t>(24)</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2768C1">
        <w:rPr>
          <w:iCs/>
          <w:color w:val="000000" w:themeColor="text1"/>
        </w:rPr>
        <w:instrText xml:space="preserve"> ADDIN ZOTERO_ITEM CSL_CITATION {"citationID":"k6oUAuzq","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2768C1">
        <w:rPr>
          <w:color w:val="000000"/>
        </w:rPr>
        <w:t>(25)</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D88E5B2"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our 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04026DB6" w14:textId="00130531" w:rsidR="004B7F28" w:rsidRDefault="004B7F28" w:rsidP="002E4A38">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2768C1">
        <w:rPr>
          <w:iCs/>
          <w:color w:val="000000" w:themeColor="text1"/>
        </w:rPr>
        <w:instrText xml:space="preserve"> ADDIN ZOTERO_ITEM CSL_CITATION {"citationID":"Va7pdVe2","properties":{"formattedCitation":"(26)","plainCitation":"(26)","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2768C1">
        <w:rPr>
          <w:color w:val="000000"/>
        </w:rPr>
        <w:t>(26)</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ery 10 random draws to</w:t>
      </w:r>
      <w:r w:rsidR="00512530">
        <w:rPr>
          <w:iCs/>
          <w:color w:val="000000" w:themeColor="text1"/>
        </w:rPr>
        <w:t xml:space="preserve"> further</w:t>
      </w:r>
      <w:r w:rsidRPr="001B44F8">
        <w:rPr>
          <w:iCs/>
          <w:color w:val="000000" w:themeColor="text1"/>
        </w:rPr>
        <w:t xml:space="preserve"> reduce </w:t>
      </w:r>
      <w:r w:rsidRPr="001B44F8">
        <w:rPr>
          <w:iCs/>
          <w:color w:val="000000" w:themeColor="text1"/>
        </w:rPr>
        <w:lastRenderedPageBreak/>
        <w:t xml:space="preserve">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6">
        <w:r w:rsidRPr="001B44F8">
          <w:rPr>
            <w:color w:val="000000" w:themeColor="text1"/>
          </w:rPr>
          <w:t xml:space="preserve"> </w:t>
        </w:r>
      </w:hyperlink>
      <w:r w:rsidRPr="004B7F28">
        <w:rPr>
          <w:i/>
          <w:iCs/>
          <w:color w:val="000000" w:themeColor="text1"/>
        </w:rPr>
        <w:t>https://github.com/lilywang1988/eSIR.</w:t>
      </w:r>
    </w:p>
    <w:p w14:paraId="78999B7E" w14:textId="59ADCF2F" w:rsidR="000A5C5F" w:rsidRPr="002027C8" w:rsidRDefault="000A5C5F" w:rsidP="00487208">
      <w:pPr>
        <w:pBdr>
          <w:top w:val="nil"/>
          <w:left w:val="nil"/>
          <w:bottom w:val="nil"/>
          <w:right w:val="nil"/>
          <w:between w:val="nil"/>
        </w:pBdr>
        <w:spacing w:line="480" w:lineRule="auto"/>
        <w:jc w:val="both"/>
        <w:rPr>
          <w:b/>
          <w:bCs/>
        </w:rPr>
      </w:pP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754D10C0"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xml:space="preserve">, while accounting for pre-symptomatic infectiousness, time-varying ascertainment rates,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ascertained infectious (I), unascertain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ascertained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hile the original model analyzed data from China over a time period of December 2019 to March 2020 (which constituted the initial days of the pandemic in China), we analyze data from India. Additionally, the original manuscript adjusted the model to account for population movement. With the lockdown in India being severe (several states closed their respective borders) and data on population movement not being available, we make no such modifications. Additionally, described in greater detail in the subsequent </w:t>
      </w:r>
      <w:r w:rsidR="009F5D9C">
        <w:lastRenderedPageBreak/>
        <w:t>sections, we note that the SAPHIRE model returns reported and unreported cumulative COVID-case counts, in addition to cumulative counts of the removed compartment. As such, for the purpose of comparisons, the SAPHIRE model is used only to study cumulative COVID-case counts, and not active case counts</w:t>
      </w:r>
      <w:r w:rsidR="00B20319">
        <w:t xml:space="preserve"> (where active reported case counts indicate </w:t>
      </w:r>
      <w:r w:rsidR="00B20319" w:rsidRPr="00B20319">
        <w:t>infected individuals who are reported as COVID positive</w:t>
      </w:r>
      <w:r w:rsidR="00B20319">
        <w:t xml:space="preserve">, while active unreported cases </w:t>
      </w:r>
      <w:proofErr w:type="gramStart"/>
      <w:r w:rsidR="00B20319">
        <w:t>counts</w:t>
      </w:r>
      <w:proofErr w:type="gramEnd"/>
      <w:r w:rsidR="00B20319">
        <w:t xml:space="preserve"> include those infected individuals who are never tested but act as spreaders </w:t>
      </w:r>
      <w:r w:rsidR="00C269AF">
        <w:t xml:space="preserve">and those infected individuals who get false negative test results from diagnostic COVID-19 tests) </w:t>
      </w:r>
      <w:r w:rsidR="009F5D9C">
        <w:t xml:space="preserve">or cumulative death counts. </w:t>
      </w:r>
      <w:r w:rsidR="009F5D9C" w:rsidRPr="001B44F8">
        <w:rPr>
          <w:color w:val="000000" w:themeColor="text1"/>
        </w:rPr>
        <w:t>The R package for implementing this general model for understanding disease dynamics is publicly available at</w:t>
      </w:r>
      <w:hyperlink r:id="rId17">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B007F7"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09855BD7"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ascertained cases (defined as the number of individuals that an ascertained case can infect per day), </w:t>
      </w:r>
      <m:oMath>
        <m:r>
          <m:rPr>
            <m:sty m:val="p"/>
          </m:rPr>
          <w:rPr>
            <w:rFonts w:ascii="Cambria Math" w:hAnsi="Cambria Math"/>
          </w:rPr>
          <m:t>α</m:t>
        </m:r>
      </m:oMath>
      <w:r>
        <w:t xml:space="preserve"> is the ratio of the transmission rate of unascertained cases to that of ascertain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rPr>
        <w:drawing>
          <wp:inline distT="0" distB="0" distL="0" distR="0" wp14:anchorId="274AA53C" wp14:editId="3CBE01DE">
            <wp:extent cx="6315613" cy="31089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6315613" cy="3108960"/>
                    </a:xfrm>
                    <a:prstGeom prst="rect">
                      <a:avLst/>
                    </a:prstGeom>
                    <a:ln>
                      <a:solidFill>
                        <a:schemeClr val="tx1"/>
                      </a:solidFill>
                    </a:ln>
                  </pic:spPr>
                </pic:pic>
              </a:graphicData>
            </a:graphic>
          </wp:inline>
        </w:drawing>
      </w:r>
    </w:p>
    <w:p w14:paraId="78B3B3BE" w14:textId="1689B713" w:rsidR="004977EB" w:rsidRDefault="002418A4" w:rsidP="00A148BD">
      <w:pPr>
        <w:pStyle w:val="Caption"/>
        <w:spacing w:line="480" w:lineRule="auto"/>
        <w:jc w:val="center"/>
      </w:pPr>
      <w:r w:rsidRPr="008E6145">
        <w:t xml:space="preserve">Figure </w:t>
      </w:r>
      <w:fldSimple w:instr=" SEQ Figure \* ARABIC ">
        <w:r w:rsidR="008D4950">
          <w:rPr>
            <w:noProof/>
          </w:rPr>
          <w:t>3</w:t>
        </w:r>
      </w:fldSimple>
      <w:r w:rsidRPr="008E6145">
        <w:t>:</w:t>
      </w:r>
      <w:r>
        <w:t xml:space="preserve"> </w:t>
      </w:r>
      <w:r w:rsidRPr="007409BD">
        <w:t xml:space="preserve">The </w:t>
      </w:r>
      <w:r w:rsidR="0071117E">
        <w:t>SAPHIRE</w:t>
      </w:r>
      <w:r w:rsidRPr="007409BD">
        <w:t xml:space="preserve"> model with separate compartments for the latent, unascertained and ascertained cases.</w:t>
      </w:r>
    </w:p>
    <w:p w14:paraId="0E96C23C" w14:textId="1BE74D44"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B007F7"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2986D649"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ascertained cases and ascertained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by means of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135447A4" w:rsidR="00980BAC" w:rsidRDefault="00980BAC" w:rsidP="00487208">
      <w:pPr>
        <w:spacing w:line="480" w:lineRule="auto"/>
        <w:jc w:val="both"/>
      </w:pPr>
      <w:r w:rsidRPr="008E48E6">
        <w:rPr>
          <w:bCs/>
          <w:i/>
          <w:iCs/>
        </w:rPr>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ascertained cases</w:t>
      </w:r>
      <w:r w:rsidR="00206B98">
        <w:rPr>
          <w:color w:val="000000"/>
          <w:shd w:val="clear" w:color="auto" w:fill="FFFFFF"/>
        </w:rPr>
        <w:t xml:space="preserve"> </w:t>
      </w:r>
      <w:r w:rsidR="00206B98">
        <w:rPr>
          <w:color w:val="000000"/>
          <w:shd w:val="clear" w:color="auto" w:fill="FFFFFF"/>
        </w:rPr>
        <w:fldChar w:fldCharType="begin"/>
      </w:r>
      <w:r w:rsidR="002768C1">
        <w:rPr>
          <w:color w:val="000000"/>
          <w:shd w:val="clear" w:color="auto" w:fill="FFFFFF"/>
        </w:rPr>
        <w:instrText xml:space="preserve"> ADDIN ZOTERO_ITEM CSL_CITATION {"citationID":"nFZYYlVB","properties":{"formattedCitation":"(27)","plainCitation":"(27)","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2768C1">
        <w:rPr>
          <w:noProof/>
          <w:color w:val="000000"/>
          <w:shd w:val="clear" w:color="auto" w:fill="FFFFFF"/>
        </w:rPr>
        <w:t>(27)</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ascertained and unascertained cases in the pre-symptomatic phase. We set the transmissibility of </w:t>
      </w:r>
      <w:r w:rsidRPr="00AE149F">
        <w:rPr>
          <w:i/>
          <w:iCs/>
        </w:rPr>
        <w:t xml:space="preserve">P </w:t>
      </w:r>
      <w:r>
        <w:t>to be the same as unascertained cases, because it has previously been reported that the majority of cases are unascertained</w:t>
      </w:r>
      <w:r w:rsidR="004977EB">
        <w:t xml:space="preserve"> </w:t>
      </w:r>
      <w:r>
        <w:fldChar w:fldCharType="begin"/>
      </w:r>
      <w:r w:rsidR="002768C1">
        <w:instrText xml:space="preserve"> ADDIN ZOTERO_ITEM CSL_CITATION {"citationID":"pvlGE2Pv","properties":{"formattedCitation":"(27)","plainCitation":"(27)","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2768C1">
        <w:t>(27)</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2768C1">
        <w:instrText xml:space="preserve"> ADDIN ZOTERO_ITEM CSL_CITATION {"citationID":"TFOz3JeD","properties":{"formattedCitation":"(28,29)","plainCitation":"(28,29)","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2768C1">
        <w:rPr>
          <w:noProof/>
        </w:rPr>
        <w:t>(28,29)</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44% of the total infections from ascertained cases</w:t>
      </w:r>
      <w:r w:rsidR="004977EB">
        <w:t xml:space="preserve"> </w:t>
      </w:r>
      <w:r w:rsidRPr="008C7852">
        <w:fldChar w:fldCharType="begin"/>
      </w:r>
      <w:r w:rsidR="002768C1">
        <w:instrText xml:space="preserve"> ADDIN ZOTERO_ITEM CSL_CITATION {"citationID":"3p9VFIjC","properties":{"formattedCitation":"(28)","plainCitation":"(28)","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2768C1">
        <w:t>(28)</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ascertained cases </w:t>
      </w:r>
      <w:r w:rsidR="00206B98">
        <w:fldChar w:fldCharType="begin"/>
      </w:r>
      <w:r w:rsidR="002768C1">
        <w:instrText xml:space="preserve"> ADDIN ZOTERO_ITEM CSL_CITATION {"citationID":"aBNBsz2L","properties":{"formattedCitation":"(30)","plainCitation":"(30)","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2768C1">
        <w:rPr>
          <w:noProof/>
        </w:rPr>
        <w:t>(30)</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w:t>
      </w:r>
      <w:proofErr w:type="spellStart"/>
      <w:r w:rsidR="00206B98">
        <w:t>hospitalisation</w:t>
      </w:r>
      <w:proofErr w:type="spellEnd"/>
      <w:r w:rsidR="00206B98">
        <w:t xml:space="preserve"> of COVID-19 patients in the state of Karnataka </w:t>
      </w:r>
      <w:r w:rsidR="00206B98">
        <w:fldChar w:fldCharType="begin"/>
      </w:r>
      <w:r w:rsidR="002768C1">
        <w:instrText xml:space="preserve"> ADDIN ZOTERO_ITEM CSL_CITATION {"citationID":"jKmShp7s","properties":{"formattedCitation":"(31)","plainCitation":"(31)","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2768C1">
        <w:rPr>
          <w:noProof/>
        </w:rPr>
        <w:t>(31)</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2768C1">
        <w:instrText xml:space="preserve"> ADDIN ZOTERO_ITEM CSL_CITATION {"citationID":"CHVzv8tZ","properties":{"formattedCitation":"(32,33)","plainCitation":"(32,33)","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2768C1">
        <w:rPr>
          <w:noProof/>
        </w:rPr>
        <w:t>(32,33)</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ascertained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ascertained cases in which individuals experienced symptom onset dur</w:t>
      </w:r>
      <w:proofErr w:type="spellStart"/>
      <w:r w:rsidRPr="006C2A04">
        <w:t>ing</w:t>
      </w:r>
      <w:proofErr w:type="spellEnd"/>
      <w:r w:rsidRPr="006C2A04">
        <w:t xml:space="preserve">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oMath>
      <w:r w:rsidRPr="006C2A04">
        <w:t xml:space="preserve"> </w:t>
      </w:r>
      <w:r w:rsidR="0043636E">
        <w:fldChar w:fldCharType="begin"/>
      </w:r>
      <w:r w:rsidR="002768C1">
        <w:instrText xml:space="preserve"> ADDIN ZOTERO_ITEM CSL_CITATION {"citationID":"g48iLO8p","properties":{"formattedCitation":"(34)","plainCitation":"(34)","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2768C1">
        <w:rPr>
          <w:noProof/>
        </w:rPr>
        <w:t>(34)</w:t>
      </w:r>
      <w:r w:rsidR="0043636E">
        <w:fldChar w:fldCharType="end"/>
      </w:r>
      <w:r w:rsidR="0043636E">
        <w:t xml:space="preserve"> </w:t>
      </w:r>
      <w:r w:rsidRPr="006C2A04">
        <w:t xml:space="preserve">and thus the initial number of unascertained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ascertained cases in which individuals experienced symptom </w:t>
      </w:r>
      <w:r w:rsidRPr="006C2A04">
        <w:lastRenderedPageBreak/>
        <w:t xml:space="preserve">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is set as half of the cumulative ascertained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and there would be more severe cases among the ascertained cases in the early phase of the epidemic.</w:t>
      </w:r>
    </w:p>
    <w:p w14:paraId="13C18644" w14:textId="415C02A6" w:rsidR="00980BAC" w:rsidRPr="007F46BA" w:rsidRDefault="00980BAC" w:rsidP="00487208">
      <w:pPr>
        <w:spacing w:line="480" w:lineRule="auto"/>
        <w:jc w:val="both"/>
      </w:pPr>
      <w:r w:rsidRPr="00833A3A">
        <w:rPr>
          <w:bCs/>
          <w:i/>
          <w:iCs/>
        </w:rPr>
        <w:t>Likelihood and MCMC algorithm:</w:t>
      </w:r>
      <w:r>
        <w:rPr>
          <w:bCs/>
          <w:i/>
          <w:iCs/>
        </w:rPr>
        <w:t xml:space="preserve"> </w:t>
      </w:r>
      <w:r>
        <w:rPr>
          <w:bCs/>
        </w:rPr>
        <w:t xml:space="preserve">Considering the time-varying strength of control measures </w:t>
      </w:r>
      <w:r>
        <w:t xml:space="preserve">implemented in India over </w:t>
      </w:r>
      <w:r w:rsidR="00F4103C">
        <w:t xml:space="preserve">the trajectory of the pandemic, we chose to break the training period into ten sequential blocks: pre-lockdown (March 15 – March 24), lockdown phases 1, 2, 3, and 4 (March 25 – April 14, April 15 – May 3, May 4 – May 17,  and May 18 – May 31 respectively) followed by unlock phases 1, 2, 3, 4 and 5 (June 1 – June 30, July 1 – July 31, August 1 – August 31, September 1 – September 30 and October 1 – October 15 respectively). In other words, </w:t>
      </w:r>
      <w:r>
        <w:t xml:space="preserve">the model assumes that the value of </w:t>
      </w:r>
      <m:oMath>
        <m:r>
          <w:rPr>
            <w:rFonts w:ascii="Cambria Math" w:hAnsi="Cambria Math"/>
          </w:rPr>
          <m:t xml:space="preserve">b </m:t>
        </m:r>
        <m:d>
          <m:dPr>
            <m:ctrlPr>
              <w:rPr>
                <w:rFonts w:ascii="Cambria Math" w:hAnsi="Cambria Math"/>
                <w:i/>
              </w:rPr>
            </m:ctrlPr>
          </m:dPr>
          <m:e>
            <m:r>
              <w:rPr>
                <w:rFonts w:ascii="Cambria Math" w:hAnsi="Cambria Math"/>
              </w:rPr>
              <m:t>and 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w:rPr>
                <w:rFonts w:ascii="Cambria Math" w:hAnsi="Cambria Math"/>
              </w:rPr>
              <m:t xml:space="preserve">and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ascertained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5290BFBB"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2768C1">
        <w:instrText xml:space="preserve"> ADDIN ZOTERO_ITEM CSL_CITATION {"citationID":"tTYy2vFu","properties":{"formattedCitation":"(34)","plainCitation":"(34)","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2768C1">
        <w:rPr>
          <w:noProof/>
        </w:rPr>
        <w:t>(34)</w:t>
      </w:r>
      <w:r w:rsidR="00356DCC">
        <w:fldChar w:fldCharType="end"/>
      </w:r>
      <w:r>
        <w:t xml:space="preserve">. </w:t>
      </w:r>
      <w:r w:rsidR="00F4103C">
        <w:t xml:space="preserve">We </w:t>
      </w:r>
      <w:proofErr w:type="spellStart"/>
      <w:r w:rsidR="00F4103C">
        <w:t>re</w:t>
      </w:r>
      <w:r>
        <w:t>parameteri</w:t>
      </w:r>
      <w:r w:rsidR="00F4103C">
        <w:t>se</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w:lastRenderedPageBreak/>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w:t>
      </w:r>
      <w:proofErr w:type="gramStart"/>
      <w:r>
        <w:t>fu</w:t>
      </w:r>
      <w:proofErr w:type="spellStart"/>
      <w:r>
        <w:t>nction</w:t>
      </w:r>
      <w:proofErr w:type="spellEnd"/>
      <w:r>
        <w:t>.</w:t>
      </w:r>
      <w:proofErr w:type="gramEnd"/>
      <w:r>
        <w:t xml:space="preserve">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commentRangeStart w:id="0"/>
      <w:r w:rsidRPr="002027C8">
        <w:rPr>
          <w:b/>
          <w:bCs/>
          <w:i/>
          <w:iCs/>
        </w:rPr>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commentRangeEnd w:id="0"/>
      <w:r w:rsidR="007F39BB">
        <w:rPr>
          <w:rStyle w:val="CommentReference"/>
          <w:rFonts w:ascii="Liberation Serif" w:eastAsia="AR PL SungtiL GB" w:hAnsi="Liberation Serif" w:cs="Mangal"/>
          <w:kern w:val="2"/>
          <w:lang w:eastAsia="zh-CN" w:bidi="hi-IN"/>
        </w:rPr>
        <w:commentReference w:id="0"/>
      </w:r>
    </w:p>
    <w:p w14:paraId="7A5E6D9A" w14:textId="3B47F052"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 we have seen an</w:t>
      </w:r>
      <w:r w:rsidR="00D242DF" w:rsidRPr="001B44F8">
        <w:t xml:space="preserve"> extension which include</w:t>
      </w:r>
      <w:r w:rsidRPr="001B44F8">
        <w:t>s</w:t>
      </w:r>
      <w:r w:rsidR="00D242DF" w:rsidRPr="001B44F8">
        <w:t xml:space="preserve"> the </w:t>
      </w:r>
      <w:r w:rsidR="00BC3E69">
        <w:t>‘a</w:t>
      </w:r>
      <w:r w:rsidR="00D242DF" w:rsidRPr="001B44F8">
        <w:t xml:space="preserve">symptomatic </w:t>
      </w:r>
      <w:r w:rsidR="00BC3E69">
        <w:t>i</w:t>
      </w:r>
      <w:r w:rsidR="00D242DF" w:rsidRPr="001B44F8">
        <w:t>nfectious</w:t>
      </w:r>
      <w:r w:rsidR="00BC3E69">
        <w:t>’</w:t>
      </w:r>
      <w:r w:rsidR="00D242DF" w:rsidRPr="001B44F8">
        <w:t xml:space="preserve"> compartment (people who are infected and </w:t>
      </w:r>
      <w:r w:rsidR="00BC3E69">
        <w:t xml:space="preserve">contributing to the spread of the virus, </w:t>
      </w:r>
      <w:r w:rsidR="00D242DF" w:rsidRPr="001B44F8">
        <w:t xml:space="preserve">but do not show any symptoms). </w:t>
      </w:r>
      <w:r w:rsidR="00BC3E69">
        <w:t>In this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 xml:space="preserve">infected people who are spreading infection but are not tested after the incubation period. This is necessary because there is a large proportion of infected people who are not being tested.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the either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 xml:space="preserve">. The </w:t>
      </w:r>
      <w:r w:rsidR="00F21FC1">
        <w:t>‘u</w:t>
      </w:r>
      <w:r w:rsidR="00D242DF" w:rsidRPr="001B44F8">
        <w:t>ntested</w:t>
      </w:r>
      <w:r w:rsidR="00F21FC1">
        <w:t>’</w:t>
      </w:r>
      <w:r w:rsidR="00D242DF" w:rsidRPr="001B44F8">
        <w:t xml:space="preserve"> </w:t>
      </w:r>
      <w:r w:rsidR="00A12388">
        <w:t>compartment</w:t>
      </w:r>
      <w:r w:rsidR="00D242DF" w:rsidRPr="001B44F8">
        <w:t xml:space="preserve"> mainly consists of the </w:t>
      </w:r>
      <w:r w:rsidR="00F21FC1">
        <w:t>a</w:t>
      </w:r>
      <w:r w:rsidR="00D242DF" w:rsidRPr="001B44F8">
        <w:t xml:space="preserve">symptomatic </w:t>
      </w:r>
      <w:r w:rsidRPr="001B44F8">
        <w:t>p</w:t>
      </w:r>
      <w:r w:rsidR="00D242DF" w:rsidRPr="001B44F8">
        <w:t>eople.</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xml:space="preserve">, the recovered and death </w:t>
      </w:r>
      <w:r w:rsidR="00A12388">
        <w:t>compartment</w:t>
      </w:r>
      <w:r w:rsidR="008C35AC" w:rsidRPr="001B44F8">
        <w:t xml:space="preserve">s are denoted </w:t>
      </w:r>
      <w:r w:rsidR="008C35AC" w:rsidRPr="001B44F8">
        <w:lastRenderedPageBreak/>
        <w:t xml:space="preserve">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10 main compartments: S (Susceptible), E (Exposed), T (Tested), U (Untested), P (Tested positive), F (Tested False Negative), RR (Reported Recovered), RU (Unreported Recovered), DR (Reported Deaths) and DU (Unreported Deaths). </w:t>
      </w:r>
    </w:p>
    <w:p w14:paraId="7A2C166B" w14:textId="4DFE44B7"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 xml:space="preserve">(scaling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w:t>
      </w:r>
      <w:proofErr w:type="spellStart"/>
      <w:r w:rsidRPr="001B44F8">
        <w:t>st</w:t>
      </w:r>
      <w:proofErr w:type="spellEnd"/>
      <w:r w:rsidRPr="001B44F8">
        <w:t xml:space="preserve">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w:t>
      </w:r>
      <w:r w:rsidRPr="001B44F8">
        <w:lastRenderedPageBreak/>
        <w:t xml:space="preserve">the mean duration of </w:t>
      </w:r>
      <w:r>
        <w:t xml:space="preserve">stay for the </w:t>
      </w:r>
      <w:r w:rsidRPr="001B44F8">
        <w:t>other compartments</w:t>
      </w:r>
      <w:r>
        <w:t xml:space="preserve"> (further</w:t>
      </w:r>
      <w:r w:rsidRPr="001B44F8">
        <w:t xml:space="preserve">, once the person shows symptoms for COVID-19 like diseases, they are sent to </w:t>
      </w:r>
      <w:r>
        <w:t xml:space="preserve">get tested </w:t>
      </w:r>
      <w:r w:rsidRPr="001B44F8">
        <w:t>almost immediately</w:t>
      </w:r>
      <w:r>
        <w:t>)</w:t>
      </w:r>
      <w:r w:rsidRPr="001B44F8">
        <w:t>.</w:t>
      </w:r>
      <w:r w:rsidR="00172594">
        <w:t xml:space="preserve"> </w:t>
      </w:r>
      <w:r w:rsidR="00172594">
        <w:rPr>
          <w:i/>
          <w:iCs/>
        </w:rPr>
        <w:t xml:space="preserve">Figure 4 </w:t>
      </w:r>
      <w:r w:rsidR="00172594">
        <w:t>provides a schematic overview of the model.</w:t>
      </w:r>
    </w:p>
    <w:p w14:paraId="36E3126B" w14:textId="77777777" w:rsidR="001F0E87" w:rsidRDefault="001F0E87" w:rsidP="00487208">
      <w:pPr>
        <w:keepNext/>
        <w:pBdr>
          <w:top w:val="nil"/>
          <w:left w:val="nil"/>
          <w:bottom w:val="nil"/>
          <w:right w:val="nil"/>
          <w:between w:val="nil"/>
        </w:pBdr>
        <w:spacing w:line="480" w:lineRule="auto"/>
        <w:jc w:val="both"/>
      </w:pPr>
      <w:r>
        <w:rPr>
          <w:noProof/>
        </w:rPr>
        <w:drawing>
          <wp:inline distT="0" distB="0" distL="0" distR="0" wp14:anchorId="26DD1FB3" wp14:editId="0C15E7B4">
            <wp:extent cx="6311900" cy="28829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6311900" cy="2882900"/>
                    </a:xfrm>
                    <a:prstGeom prst="rect">
                      <a:avLst/>
                    </a:prstGeom>
                    <a:ln>
                      <a:solidFill>
                        <a:schemeClr val="tx1"/>
                      </a:solidFill>
                    </a:ln>
                  </pic:spPr>
                </pic:pic>
              </a:graphicData>
            </a:graphic>
          </wp:inline>
        </w:drawing>
      </w:r>
    </w:p>
    <w:p w14:paraId="08EDEA78" w14:textId="24AA0853" w:rsidR="001F0E87" w:rsidRDefault="001F0E87" w:rsidP="00487208">
      <w:pPr>
        <w:pStyle w:val="Caption"/>
        <w:spacing w:line="480" w:lineRule="auto"/>
        <w:jc w:val="both"/>
      </w:pPr>
      <w:r w:rsidRPr="003E7524">
        <w:t xml:space="preserve">Figure </w:t>
      </w:r>
      <w:fldSimple w:instr=" SEQ Figure \* ARABIC ">
        <w:r w:rsidR="008D4950">
          <w:rPr>
            <w:noProof/>
          </w:rPr>
          <w:t>4</w:t>
        </w:r>
      </w:fldSimple>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6F27090F"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2768C1">
        <w:instrText xml:space="preserve"> ADDIN ZOTERO_ITEM CSL_CITATION {"citationID":"36sn4qp3","properties":{"formattedCitation":"(35)","plainCitation":"(35)","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2768C1">
        <w:t>(35)</w:t>
      </w:r>
      <w:r>
        <w:fldChar w:fldCharType="end"/>
      </w:r>
      <w:r>
        <w:t xml:space="preserve">, we calculate the basic reproduction number </w:t>
      </w:r>
    </w:p>
    <w:p w14:paraId="5F11B605" w14:textId="09B4C2A2" w:rsidR="007C29DE" w:rsidRPr="00742435"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7C775003"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t>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2768C1">
        <w:instrText xml:space="preserve"> ADDIN ZOTERO_ITEM CSL_CITATION {"citationID":"qwQjjGCv","properties":{"formattedCitation":"(36)","plainCitation":"(36)","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2768C1">
        <w:t>(36)</w:t>
      </w:r>
      <w:r>
        <w:fldChar w:fldCharType="end"/>
      </w:r>
      <w:r w:rsidRPr="001B44F8">
        <w:t xml:space="preserve"> with Gaussian proposal distribution) for estimating the parameters. First, we approximated the above set of differential equations using 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w:t>
      </w:r>
      <w:r w:rsidRPr="001B44F8">
        <w:lastRenderedPageBreak/>
        <w:t xml:space="preserve">explicitly. </w:t>
      </w:r>
      <w:r>
        <w:t>W</w:t>
      </w:r>
      <w:r w:rsidRPr="001B44F8">
        <w:t xml:space="preserve">e assume </w:t>
      </w:r>
      <w:r>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of exposed individuals on the prev</w:t>
      </w:r>
      <w:proofErr w:type="spellStart"/>
      <w:r w:rsidRPr="001B44F8">
        <w:t>ious</w:t>
      </w:r>
      <w:proofErr w:type="spellEnd"/>
      <w:r w:rsidRPr="001B44F8">
        <w:t xml:space="preserve">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B007F7"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4FE2D0C0" w14:textId="28CED7D6" w:rsidR="007C29DE" w:rsidRDefault="007C29DE" w:rsidP="00487208">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 xml:space="preserve">As in the case of the SAPHIRE model, we again break the training period into ten sequential blocks: pre-lockdown (March 15 – March 24), lockdown phases 1, 2, 3, and 4 (March 25 – </w:t>
      </w:r>
      <w:r w:rsidR="00BF094D">
        <w:lastRenderedPageBreak/>
        <w:t>April 14, April 15 – May 3, May 4 – May 17,  and May 18 – May 31 respectively) followed by unlock phases 1, 2, 3, 4 and 5 (June 1 – June 30, July 1 – July 31, August 1 – August 31, September 1 – September 30 and October 1 – October 15 respectively).</w:t>
      </w:r>
    </w:p>
    <w:p w14:paraId="2FAAB4D9" w14:textId="7C47682D" w:rsidR="0096392C" w:rsidRPr="002027C8" w:rsidRDefault="0096392C" w:rsidP="00487208">
      <w:pPr>
        <w:spacing w:line="480" w:lineRule="auto"/>
        <w:jc w:val="both"/>
        <w:rPr>
          <w:b/>
          <w:bCs/>
        </w:rPr>
      </w:pP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CAF2EE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 xml:space="preserve">We implement this Bayesian semi-mechanistic model in the context of COVID-19 data arising from India in order to estimate the reproduction number over time, along with plausible upper and lower bounds (95% Bayesian credible intervals)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2768C1">
        <w:instrText xml:space="preserve"> ADDIN ZOTERO_ITEM CSL_CITATION {"citationID":"xx8xXniK","properties":{"formattedCitation":"(37)","plainCitation":"(37)","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2768C1">
        <w:t>(37)</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77777777" w:rsidR="00BF094D" w:rsidRDefault="00F0366C" w:rsidP="00487208">
      <w:pPr>
        <w:pBdr>
          <w:top w:val="nil"/>
          <w:left w:val="nil"/>
          <w:bottom w:val="nil"/>
          <w:right w:val="nil"/>
          <w:between w:val="nil"/>
        </w:pBdr>
        <w:spacing w:line="480" w:lineRule="auto"/>
        <w:jc w:val="both"/>
      </w:pPr>
      <w:r w:rsidRPr="0027549E">
        <w:rPr>
          <w:i/>
          <w:iCs/>
        </w:rPr>
        <w:lastRenderedPageBreak/>
        <w:t>Formulation:</w:t>
      </w:r>
      <w:r w:rsidRPr="0027549E">
        <w:t xml:space="preserve"> The true number of infected individuals, </w:t>
      </w:r>
      <m:oMath>
        <m:r>
          <w:rPr>
            <w:rFonts w:ascii="Cambria Math" w:hAnsi="Cambria Math"/>
          </w:rPr>
          <m:t>i,</m:t>
        </m:r>
      </m:oMath>
      <w:r w:rsidRPr="0027549E">
        <w:t xml:space="preserve"> is m</w:t>
      </w:r>
      <w:proofErr w:type="spellStart"/>
      <w:r w:rsidRPr="0027549E">
        <w:t>odelled</w:t>
      </w:r>
      <w:proofErr w:type="spellEnd"/>
      <w:r w:rsidRPr="0027549E">
        <w:t xml:space="preserve"> using a discrete renewal process. We specify a generation distribution</w:t>
      </w:r>
      <w:r w:rsidR="00E96571">
        <w:t xml:space="preserve"> </w:t>
      </w:r>
      <w:r w:rsidRPr="0027549E">
        <w:fldChar w:fldCharType="begin"/>
      </w:r>
      <w:r w:rsidR="002768C1">
        <w:instrText xml:space="preserve"> ADDIN ZOTERO_ITEM CSL_CITATION {"citationID":"YU77PmjS","properties":{"formattedCitation":"(38)","plainCitation":"(38)","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2768C1">
        <w:t>(38)</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discrete</w:t>
      </w:r>
      <w:r w:rsidR="00BF094D">
        <w:t xml:space="preserve">. </w:t>
      </w:r>
      <w:r w:rsidRPr="0027549E">
        <w:t>convolution function:</w:t>
      </w:r>
    </w:p>
    <w:p w14:paraId="468219B7" w14:textId="5BB516FE" w:rsidR="00F0366C" w:rsidRPr="0027549E"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5B2B5EA9" w:rsidR="00F0366C" w:rsidRPr="00445698" w:rsidRDefault="00F55BC2" w:rsidP="00BF094D">
      <w:pPr>
        <w:pStyle w:val="Caption"/>
        <w:spacing w:line="480" w:lineRule="auto"/>
        <w:jc w:val="center"/>
        <w:rPr>
          <w:highlight w:val="yellow"/>
        </w:rPr>
      </w:pPr>
      <w:r>
        <w:t xml:space="preserve">Figure </w:t>
      </w:r>
      <w:fldSimple w:instr=" SEQ Figure \* ARABIC ">
        <w:r w:rsidR="008D4950">
          <w:rPr>
            <w:noProof/>
          </w:rPr>
          <w:t>5</w:t>
        </w:r>
      </w:fldSimple>
      <w:r>
        <w:t>: Schematic overview of ICM</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074ACD00"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1</w:t>
      </w:r>
      <w:r w:rsidR="00C33E0A">
        <w:t xml:space="preserve">% </w:t>
      </w:r>
      <w:r w:rsidR="00C33E0A">
        <w:fldChar w:fldCharType="begin"/>
      </w:r>
      <w:r w:rsidR="00C33E0A">
        <w:instrText xml:space="preserve"> ADDIN ZOTERO_ITEM CSL_CITATION {"citationID":"JTOSfQcO","properties":{"formattedCitation":"(39,40)","plainCitation":"(39,40)","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C33E0A">
        <w:rPr>
          <w:noProof/>
        </w:rPr>
        <w:t>(39,40)</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ve additional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2868A354"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w:t>
      </w:r>
      <w:proofErr w:type="spellStart"/>
      <w:r w:rsidR="00F0366C" w:rsidRPr="000014AE">
        <w:t>nset</w:t>
      </w:r>
      <w:proofErr w:type="spellEnd"/>
      <w:r w:rsidR="00F0366C" w:rsidRPr="000014AE">
        <w:t xml:space="preserve">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C33E0A">
        <w:instrText xml:space="preserve"> ADDIN ZOTERO_ITEM CSL_CITATION {"citationID":"NYZ8T6tR","properties":{"formattedCitation":"(41)","plainCitation":"(41)","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C33E0A">
        <w:t>(41)</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2768C1">
        <w:instrText xml:space="preserve"> ADDIN ZOTERO_ITEM CSL_CITATION {"citationID":"j3pam7c2","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2768C1">
        <w:t>(25)</w:t>
      </w:r>
      <w:r w:rsidR="00F0366C" w:rsidRPr="000014AE">
        <w:fldChar w:fldCharType="end"/>
      </w:r>
    </w:p>
    <w:p w14:paraId="0D6FFC7E" w14:textId="6DEC8F23" w:rsidR="00F0366C" w:rsidRPr="00362B4B"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40F26FA"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RW)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w:t>
      </w:r>
      <w:proofErr w:type="gramStart"/>
      <w:r w:rsidR="00120CF7">
        <w:t>India</w:t>
      </w:r>
      <w:r w:rsidRPr="00194494">
        <w:t>.</w:t>
      </w:r>
      <w:proofErr w:type="gramEnd"/>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03370B">
        <w:instrText xml:space="preserve"> ADDIN ZOTERO_ITEM CSL_CITATION {"citationID":"WEnnFNDE","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962F61">
        <w:t>(23)</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2952B098" w14:textId="2E4D0580" w:rsidR="00F0366C" w:rsidRDefault="00F0366C" w:rsidP="000C55C9">
      <w:pPr>
        <w:pBdr>
          <w:top w:val="nil"/>
          <w:left w:val="nil"/>
          <w:bottom w:val="nil"/>
          <w:right w:val="nil"/>
          <w:between w:val="nil"/>
        </w:pBdr>
        <w:spacing w:line="480" w:lineRule="auto"/>
        <w:jc w:val="both"/>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r w:rsidR="000C55C9">
        <w:t xml:space="preserve"> </w:t>
      </w:r>
      <w:r w:rsidRPr="00B95B6C">
        <w:t xml:space="preserve">Fitting was done with the R package </w:t>
      </w:r>
      <w:proofErr w:type="spellStart"/>
      <w:r w:rsidRPr="00B95B6C">
        <w:t>epidemia</w:t>
      </w:r>
      <w:proofErr w:type="spellEnd"/>
      <w:r w:rsidR="00133245">
        <w:t xml:space="preserve"> </w:t>
      </w:r>
      <w:r w:rsidRPr="00B95B6C">
        <w:fldChar w:fldCharType="begin"/>
      </w:r>
      <w:r w:rsidR="002768C1">
        <w:instrText xml:space="preserve"> ADDIN ZOTERO_ITEM CSL_CITATION {"citationID":"otOnY3du","properties":{"formattedCitation":"(37)","plainCitation":"(37)","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2768C1">
        <w:t>(37)</w:t>
      </w:r>
      <w:r w:rsidRPr="00B95B6C">
        <w:fldChar w:fldCharType="end"/>
      </w:r>
      <w:r w:rsidRPr="00B95B6C">
        <w:t xml:space="preserve"> which uses S</w:t>
      </w:r>
      <w:r>
        <w:t>TAN</w:t>
      </w:r>
      <w:r w:rsidR="002B2F9D">
        <w:t xml:space="preserve"> </w:t>
      </w:r>
      <w:r w:rsidRPr="00B95B6C">
        <w:fldChar w:fldCharType="begin"/>
      </w:r>
      <w:r w:rsidR="00C33E0A">
        <w:instrText xml:space="preserve"> ADDIN ZOTERO_ITEM CSL_CITATION {"citationID":"FccB44KF","properties":{"formattedCitation":"(42)","plainCitation":"(42)","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C33E0A">
        <w:t>(42)</w:t>
      </w:r>
      <w:r w:rsidRPr="00B95B6C">
        <w:fldChar w:fldCharType="end"/>
      </w:r>
      <w:r>
        <w:t xml:space="preserve">, a </w:t>
      </w:r>
      <w:r w:rsidRPr="00B95B6C">
        <w:t>probabilistic programming language, using an adaptive Hamiltonian Monte Carlo (HMC) samp</w:t>
      </w:r>
      <w:r>
        <w:t xml:space="preserve">le. </w:t>
      </w:r>
    </w:p>
    <w:p w14:paraId="586DBF98" w14:textId="1F79BA88" w:rsidR="00962DD3" w:rsidRDefault="009A37BE" w:rsidP="00487208">
      <w:pPr>
        <w:pBdr>
          <w:top w:val="nil"/>
          <w:left w:val="nil"/>
          <w:bottom w:val="nil"/>
          <w:right w:val="nil"/>
          <w:between w:val="nil"/>
        </w:pBdr>
        <w:spacing w:line="480" w:lineRule="auto"/>
        <w:jc w:val="both"/>
      </w:pPr>
      <w:r>
        <w:t xml:space="preserve"> </w:t>
      </w: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2C81819"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C33E0A">
        <w:instrText xml:space="preserve"> ADDIN ZOTERO_ITEM CSL_CITATION {"citationID":"ae3a9UEF","properties":{"formattedCitation":"(43)","plainCitation":"(43)","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C33E0A">
        <w:t>(43)</w:t>
      </w:r>
      <w:r w:rsidR="009A1B1F">
        <w:fldChar w:fldCharType="end"/>
      </w:r>
      <w:r w:rsidR="009A1B1F" w:rsidRPr="009A1B1F">
        <w:rPr>
          <w:vertAlign w:val="superscript"/>
        </w:rPr>
        <w:t>,</w:t>
      </w:r>
      <w:r w:rsidR="009A1B1F">
        <w:fldChar w:fldCharType="begin"/>
      </w:r>
      <w:r w:rsidR="00C33E0A">
        <w:instrText xml:space="preserve"> ADDIN ZOTERO_ITEM CSL_CITATION {"citationID":"tigfOcAy","properties":{"formattedCitation":"(44)","plainCitation":"(44)","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C33E0A">
        <w:t>(44)</w:t>
      </w:r>
      <w:r w:rsidR="009A1B1F">
        <w:fldChar w:fldCharType="end"/>
      </w:r>
      <w:r w:rsidR="009A1B1F">
        <w:t xml:space="preserve"> for all five models. </w:t>
      </w:r>
      <w:r w:rsidR="009A1B1F">
        <w:lastRenderedPageBreak/>
        <w:t>Well-defined time points are used to denote training (March 15 to June 18) and test (June 19 to July 18) periods.</w:t>
      </w:r>
    </w:p>
    <w:p w14:paraId="5080E1F7" w14:textId="12E5007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a measur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B007F7"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2D317F8B"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 xml:space="preserve">denotes the </w:t>
      </w:r>
      <m:oMath>
        <m:sSub>
          <m:sSubPr>
            <m:ctrlPr>
              <w:rPr>
                <w:rFonts w:ascii="Cambria Math" w:hAnsi="Cambria Math"/>
                <w:bCs/>
                <w:i/>
                <w:iCs/>
              </w:rPr>
            </m:ctrlPr>
          </m:sSubPr>
          <m:e>
            <m:r>
              <w:rPr>
                <w:rFonts w:ascii="Cambria Math" w:hAnsi="Cambria Math"/>
              </w:rPr>
              <m:t>L</m:t>
            </m:r>
          </m:e>
          <m:sub>
            <m:r>
              <w:rPr>
                <w:rFonts w:ascii="Cambria Math" w:hAnsi="Cambria Math"/>
              </w:rPr>
              <m:t>1</m:t>
            </m:r>
          </m:sub>
        </m:sSub>
      </m:oMath>
      <w:r>
        <w:rPr>
          <w:bCs/>
          <w:iCs/>
        </w:rPr>
        <w:t xml:space="preserve"> norm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B007F7"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0C228AEA" w:rsidR="009C7E6C" w:rsidRDefault="007C2482" w:rsidP="00487208">
      <w:pPr>
        <w:spacing w:line="480" w:lineRule="auto"/>
        <w:jc w:val="both"/>
        <w:rPr>
          <w:bCs/>
          <w:color w:val="000000" w:themeColor="text1"/>
        </w:rPr>
      </w:pPr>
      <w:r>
        <w:rPr>
          <w:bCs/>
        </w:rPr>
        <w:t xml:space="preserve">It can easily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A94013">
        <w:rPr>
          <w:bCs/>
        </w:rPr>
        <w:t>The baseline model yield</w:t>
      </w:r>
      <w:r w:rsidR="008979BF">
        <w:rPr>
          <w:bCs/>
        </w:rPr>
        <w:t>s</w:t>
      </w:r>
      <w:r w:rsidR="00A94013">
        <w:rPr>
          <w:bCs/>
        </w:rPr>
        <w:t xml:space="preserve"> projections of reported COVID-cases alone. </w:t>
      </w:r>
      <w:r w:rsidR="00D348D1">
        <w:rPr>
          <w:bCs/>
        </w:rPr>
        <w:t xml:space="preserve">The </w:t>
      </w:r>
      <w:r w:rsidR="005609D1">
        <w:rPr>
          <w:bCs/>
        </w:rPr>
        <w:t>SAPHIRE</w:t>
      </w:r>
      <w:r w:rsidR="00D348D1">
        <w:rPr>
          <w:bCs/>
        </w:rPr>
        <w:t xml:space="preserve"> and SEIR</w:t>
      </w:r>
      <w:r w:rsidR="000F3A71">
        <w:rPr>
          <w:bCs/>
        </w:rPr>
        <w:t>-</w:t>
      </w:r>
      <w:proofErr w:type="spellStart"/>
      <w:r w:rsidR="000F3A71" w:rsidRPr="000F3A71">
        <w:rPr>
          <w:bCs/>
          <w:i/>
          <w:iCs/>
        </w:rPr>
        <w:t>fansy</w:t>
      </w:r>
      <w:proofErr w:type="spellEnd"/>
      <w:r w:rsidR="00D348D1">
        <w:rPr>
          <w:bCs/>
        </w:rPr>
        <w:t xml:space="preserve"> models </w:t>
      </w:r>
      <w:r w:rsidR="00A679FB">
        <w:rPr>
          <w:bCs/>
        </w:rPr>
        <w:t xml:space="preserve">return projections of </w:t>
      </w:r>
      <w:r w:rsidR="00A679FB" w:rsidRPr="00A679FB">
        <w:rPr>
          <w:bCs/>
          <w:i/>
          <w:iCs/>
        </w:rPr>
        <w:t>reported</w:t>
      </w:r>
      <w:r w:rsidR="00A679FB">
        <w:rPr>
          <w:bCs/>
        </w:rPr>
        <w:t xml:space="preserve"> and </w:t>
      </w:r>
      <w:r w:rsidR="00A679FB" w:rsidRPr="00A679FB">
        <w:rPr>
          <w:bCs/>
          <w:i/>
          <w:iCs/>
        </w:rPr>
        <w:t>unreported</w:t>
      </w:r>
      <w:r w:rsidR="00A679FB">
        <w:rPr>
          <w:bCs/>
        </w:rPr>
        <w:t xml:space="preserve"> COVID-</w:t>
      </w:r>
      <w:r w:rsidR="001170EB">
        <w:rPr>
          <w:bCs/>
        </w:rPr>
        <w:t>cases and COVID-deaths</w:t>
      </w:r>
      <w:r w:rsidR="00A679FB">
        <w:rPr>
          <w:bCs/>
        </w:rPr>
        <w:t xml:space="preserve"> </w:t>
      </w:r>
      <w:r w:rsidR="00A679FB" w:rsidRPr="001170EB">
        <w:rPr>
          <w:bCs/>
          <w:i/>
          <w:iCs/>
        </w:rPr>
        <w:t>separately</w:t>
      </w:r>
      <w:r w:rsidR="00852381">
        <w:rPr>
          <w:bCs/>
        </w:rPr>
        <w:t>. Finally, projections from ICM include true counts of COVID-cases (i.e., the sum of reported and unreported cases), in addition to true counts of COVID-death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consider. </w:t>
      </w:r>
    </w:p>
    <w:p w14:paraId="2D3A6467" w14:textId="19DF9128" w:rsidR="00DC20FE" w:rsidRDefault="00A679FB" w:rsidP="00487208">
      <w:pPr>
        <w:spacing w:line="480" w:lineRule="auto"/>
        <w:jc w:val="both"/>
        <w:rPr>
          <w:bCs/>
        </w:rPr>
      </w:pPr>
      <w:r>
        <w:rPr>
          <w:bCs/>
        </w:rPr>
        <w:t xml:space="preserve">In order to ensure a fair comparison, we compute the prediction error of </w:t>
      </w:r>
      <w:r w:rsidRPr="00A679FB">
        <w:rPr>
          <w:bCs/>
          <w:i/>
          <w:iCs/>
        </w:rPr>
        <w:t>reported</w:t>
      </w:r>
      <w:r>
        <w:rPr>
          <w:bCs/>
        </w:rPr>
        <w:t xml:space="preserve"> projections from the models with respect to</w:t>
      </w:r>
      <w:r w:rsidR="00435471">
        <w:rPr>
          <w:bCs/>
        </w:rPr>
        <w:t xml:space="preserve"> the</w:t>
      </w:r>
      <w:r>
        <w:rPr>
          <w:bCs/>
        </w:rPr>
        <w:t xml:space="preserve"> observed data. </w:t>
      </w:r>
      <w:r w:rsidR="000E19F3" w:rsidRPr="00A11188">
        <w:rPr>
          <w:bCs/>
        </w:rPr>
        <w:t xml:space="preserve">Since the ICM projections are total counts (sum of reported </w:t>
      </w:r>
      <w:r w:rsidR="000E19F3" w:rsidRPr="00A11188">
        <w:rPr>
          <w:bCs/>
        </w:rPr>
        <w:lastRenderedPageBreak/>
        <w:t xml:space="preserve">and unreported), we do not </w:t>
      </w:r>
      <w:r w:rsidR="00A11188" w:rsidRPr="009E2CF9">
        <w:rPr>
          <w:bCs/>
        </w:rPr>
        <w:t>tally them with reported COVID-counts – thereby leaving ICM projections out of this comparison method</w:t>
      </w:r>
      <w:r w:rsidR="00675654" w:rsidRPr="00A11188">
        <w:rPr>
          <w:bCs/>
        </w:rPr>
        <w:t>.</w:t>
      </w:r>
      <w:r w:rsidR="00DC20FE">
        <w:rPr>
          <w:bCs/>
        </w:rPr>
        <w:t xml:space="preserve"> </w:t>
      </w:r>
      <w:r w:rsidR="006E70FD">
        <w:rPr>
          <w:bCs/>
        </w:rPr>
        <w:t>For cumulative case counts, the model accuracies (SMAPE and MS</w:t>
      </w:r>
      <w:r w:rsidR="0031214D">
        <w:rPr>
          <w:bCs/>
        </w:rPr>
        <w:t xml:space="preserve">RPE) </w:t>
      </w:r>
      <w:r w:rsidR="0075189A">
        <w:rPr>
          <w:bCs/>
        </w:rPr>
        <w:t>are computed for all</w:t>
      </w:r>
      <w:r w:rsidR="00133CDD">
        <w:rPr>
          <w:bCs/>
        </w:rPr>
        <w:t xml:space="preserve"> other</w:t>
      </w:r>
      <w:r w:rsidR="0075189A">
        <w:rPr>
          <w:bCs/>
        </w:rPr>
        <w:t xml:space="preserve"> models. For active cases</w:t>
      </w:r>
      <w:r w:rsidR="00337F59">
        <w:rPr>
          <w:bCs/>
        </w:rPr>
        <w:t xml:space="preserve"> (and cumulative deaths)</w:t>
      </w:r>
      <w:r w:rsidR="0075189A">
        <w:rPr>
          <w:bCs/>
        </w:rPr>
        <w:t xml:space="preserve">, accuracies of only the </w:t>
      </w:r>
      <w:proofErr w:type="spellStart"/>
      <w:r w:rsidR="0075189A">
        <w:rPr>
          <w:bCs/>
        </w:rPr>
        <w:t>eSIR</w:t>
      </w:r>
      <w:proofErr w:type="spellEnd"/>
      <w:r w:rsidR="0075189A">
        <w:rPr>
          <w:bCs/>
        </w:rPr>
        <w:t xml:space="preserve"> and </w:t>
      </w:r>
      <w:r w:rsidR="0075189A">
        <w:rPr>
          <w:bCs/>
          <w:color w:val="000000" w:themeColor="text1"/>
        </w:rPr>
        <w:t>SEIR-</w:t>
      </w:r>
      <w:proofErr w:type="spellStart"/>
      <w:r w:rsidR="0075189A" w:rsidRPr="0015702B">
        <w:rPr>
          <w:bCs/>
          <w:i/>
          <w:iCs/>
          <w:color w:val="000000" w:themeColor="text1"/>
        </w:rPr>
        <w:t>fansy</w:t>
      </w:r>
      <w:proofErr w:type="spellEnd"/>
      <w:r w:rsidR="0075189A">
        <w:rPr>
          <w:bCs/>
          <w:i/>
          <w:iCs/>
          <w:color w:val="000000" w:themeColor="text1"/>
        </w:rPr>
        <w:t xml:space="preserve"> </w:t>
      </w:r>
      <w:r w:rsidR="0075189A">
        <w:rPr>
          <w:bCs/>
          <w:color w:val="000000" w:themeColor="text1"/>
        </w:rPr>
        <w:t>models may be computed</w:t>
      </w:r>
      <w:r w:rsidR="00BB4FDC">
        <w:rPr>
          <w:bCs/>
          <w:color w:val="000000" w:themeColor="text1"/>
        </w:rPr>
        <w:t xml:space="preserve">, as no other model returns projections for reported active case </w:t>
      </w:r>
      <w:r w:rsidR="00337F59">
        <w:rPr>
          <w:bCs/>
          <w:color w:val="000000" w:themeColor="text1"/>
        </w:rPr>
        <w:t xml:space="preserve">(and death) </w:t>
      </w:r>
      <w:r w:rsidR="00BB4FDC">
        <w:rPr>
          <w:bCs/>
          <w:color w:val="000000" w:themeColor="text1"/>
        </w:rPr>
        <w:t>counts.</w:t>
      </w:r>
      <w:r w:rsidR="00FA357E">
        <w:rPr>
          <w:bCs/>
        </w:rPr>
        <w:t xml:space="preserve"> </w:t>
      </w:r>
      <w:r w:rsidR="00497496">
        <w:rPr>
          <w:bCs/>
        </w:rPr>
        <w:t>Further, we compare (</w:t>
      </w:r>
      <w:r w:rsidR="008B5F20">
        <w:rPr>
          <w:bCs/>
        </w:rPr>
        <w:t>when possible</w:t>
      </w:r>
      <w:r w:rsidR="00497496">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over the four different stages of lockdown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value along with the associated 95% confidence interval CI. </w:t>
      </w:r>
      <w:r w:rsidR="008D0D35">
        <w:rPr>
          <w:bCs/>
        </w:rPr>
        <w:t xml:space="preserve">In addition to a systemic comparison of </w:t>
      </w:r>
      <m:oMath>
        <m:r>
          <w:rPr>
            <w:rFonts w:ascii="Cambria Math" w:hAnsi="Cambria Math"/>
          </w:rPr>
          <m:t>R</m:t>
        </m:r>
        <m:d>
          <m:dPr>
            <m:ctrlPr>
              <w:rPr>
                <w:rFonts w:ascii="Cambria Math" w:hAnsi="Cambria Math"/>
                <w:bCs/>
                <w:i/>
              </w:rPr>
            </m:ctrlPr>
          </m:dPr>
          <m:e>
            <m:r>
              <w:rPr>
                <w:rFonts w:ascii="Cambria Math" w:hAnsi="Cambria Math"/>
              </w:rPr>
              <m:t>t</m:t>
            </m:r>
          </m:e>
        </m:d>
        <m:r>
          <w:rPr>
            <w:rFonts w:ascii="Cambria Math" w:hAnsi="Cambria Math"/>
          </w:rPr>
          <m:t>,</m:t>
        </m:r>
      </m:oMath>
      <w:r w:rsidR="008D0D35">
        <w:rPr>
          <w:bCs/>
        </w:rPr>
        <w:t xml:space="preserve"> we also compare the projected active reported cases, cumulative cases and deaths on certain dates (specifically, June 30 and July 10) within the test period. 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B007F7"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A99B3A3" w14:textId="5943F092" w:rsidR="008B5F20" w:rsidRDefault="00BC2B4F" w:rsidP="00487208">
      <w:pPr>
        <w:spacing w:line="480" w:lineRule="auto"/>
        <w:jc w:val="both"/>
        <w:rPr>
          <w:bCs/>
        </w:rPr>
      </w:pPr>
      <w:r>
        <w:rPr>
          <w:bCs/>
        </w:rPr>
        <w:t xml:space="preserve">Since the baseline model yields projections of </w:t>
      </w:r>
      <w:r w:rsidR="00965DF6">
        <w:rPr>
          <w:bCs/>
        </w:rPr>
        <w:t xml:space="preserve">reported </w:t>
      </w:r>
      <w:r>
        <w:rPr>
          <w:bCs/>
        </w:rPr>
        <w:t>cumulative cases alone,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and </w:t>
      </w:r>
      <w:r w:rsidR="002D7A8C">
        <w:rPr>
          <w:bCs/>
        </w:rPr>
        <w:t>deaths a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 xml:space="preserve">For cumulative reported deaths, we compute Rel-MSPE of the </w:t>
      </w:r>
      <w:r w:rsidR="003A40C3">
        <w:rPr>
          <w:bCs/>
        </w:rPr>
        <w:lastRenderedPageBreak/>
        <w:t>SAPHIRE</w:t>
      </w:r>
      <w:r w:rsidR="004E78F8">
        <w:rPr>
          <w:bCs/>
        </w:rPr>
        <w:t xml:space="preserve"> and </w:t>
      </w:r>
      <w:r w:rsidR="000046EA">
        <w:rPr>
          <w:bCs/>
        </w:rPr>
        <w:t>SEIR-</w:t>
      </w:r>
      <w:proofErr w:type="spellStart"/>
      <w:r w:rsidR="00DD6C92" w:rsidRPr="00DD6C92">
        <w:rPr>
          <w:bCs/>
          <w:i/>
          <w:iCs/>
        </w:rPr>
        <w:t>fansy</w:t>
      </w:r>
      <w:proofErr w:type="spellEnd"/>
      <w:r w:rsidR="000046EA">
        <w:rPr>
          <w:bCs/>
        </w:rPr>
        <w:t xml:space="preserve"> an</w:t>
      </w:r>
      <w:r w:rsidR="004E78F8">
        <w:rPr>
          <w:bCs/>
        </w:rPr>
        <w:t>d</w:t>
      </w:r>
      <w:r w:rsidR="000046EA">
        <w:rPr>
          <w:bCs/>
        </w:rPr>
        <w:t xml:space="preserve"> 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fldChar w:fldCharType="begin"/>
      </w:r>
      <w:r w:rsidR="00C33E0A">
        <w:rPr>
          <w:bCs/>
        </w:rPr>
        <w:instrText xml:space="preserve"> ADDIN ZOTERO_ITEM CSL_CITATION {"citationID":"4cVrZwW4","properties":{"formattedCitation":"(45)","plainCitation":"(45)","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C33E0A">
        <w:t>(45)</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Rel-MSPE and 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As before, we carry out our comparisons based on the reported projections (and not </w:t>
      </w:r>
      <w:r w:rsidR="00B16091">
        <w:rPr>
          <w:bCs/>
        </w:rPr>
        <w:t xml:space="preserve">the sum of </w:t>
      </w:r>
      <w:r w:rsidR="007D760B">
        <w:rPr>
          <w:bCs/>
        </w:rPr>
        <w:t xml:space="preserve">reported </w:t>
      </w:r>
      <w:r w:rsidR="00B16091">
        <w:rPr>
          <w:bCs/>
        </w:rPr>
        <w:t>and</w:t>
      </w:r>
      <w:r w:rsidR="007D760B">
        <w:rPr>
          <w:bCs/>
        </w:rPr>
        <w:t xml:space="preserve"> unreported projections) from the two SEIR models. No such consideration has to be made for the other three models.</w:t>
      </w:r>
    </w:p>
    <w:p w14:paraId="6D83CCAF" w14:textId="4F054802" w:rsidR="00AB7EEE" w:rsidRDefault="003D3F66" w:rsidP="00487208">
      <w:pPr>
        <w:spacing w:line="480" w:lineRule="auto"/>
        <w:jc w:val="both"/>
        <w:rPr>
          <w:bCs/>
        </w:rPr>
      </w:pPr>
      <w:r>
        <w:rPr>
          <w:bCs/>
        </w:rPr>
        <w:t>Since t</w:t>
      </w:r>
      <w:r w:rsidR="00367B8D">
        <w:rPr>
          <w:bCs/>
        </w:rPr>
        <w:t>wo</w:t>
      </w:r>
      <w:r>
        <w:rPr>
          <w:bCs/>
        </w:rPr>
        <w:t xml:space="preserve"> models (</w:t>
      </w:r>
      <w:r w:rsidR="008B5F20">
        <w:rPr>
          <w:bCs/>
        </w:rPr>
        <w:t>SAPHIRE</w:t>
      </w:r>
      <w:r w:rsidR="00367B8D">
        <w:rPr>
          <w:bCs/>
        </w:rPr>
        <w:t xml:space="preserve"> and </w:t>
      </w:r>
      <w:r>
        <w:rPr>
          <w:bCs/>
        </w:rPr>
        <w:t>SEIR-</w:t>
      </w:r>
      <w:proofErr w:type="spellStart"/>
      <w:r w:rsidRPr="003D3F66">
        <w:rPr>
          <w:bCs/>
          <w:i/>
          <w:iCs/>
        </w:rPr>
        <w:t>fans</w:t>
      </w:r>
      <w:r w:rsidR="00367B8D">
        <w:rPr>
          <w:bCs/>
          <w:i/>
          <w:iCs/>
        </w:rPr>
        <w:t>y</w:t>
      </w:r>
      <w:proofErr w:type="spellEnd"/>
      <w:r>
        <w:rPr>
          <w:bCs/>
        </w:rPr>
        <w:t xml:space="preserve">) </w:t>
      </w:r>
      <w:r w:rsidRPr="003D3F66">
        <w:rPr>
          <w:bCs/>
        </w:rPr>
        <w:t>yield</w:t>
      </w:r>
      <w:r>
        <w:rPr>
          <w:bCs/>
        </w:rPr>
        <w:t xml:space="preserve"> both reported as well as unreported counts of active or cumulative cases in addition to cumulative deaths, </w:t>
      </w:r>
      <w:r w:rsidR="00E83759" w:rsidRPr="00AB7EEE">
        <w:rPr>
          <w:bCs/>
          <w:i/>
          <w:iCs/>
        </w:rPr>
        <w:t xml:space="preserve">Table </w:t>
      </w:r>
      <w:r w:rsidR="007B0CD0" w:rsidRPr="00AB7EEE">
        <w:rPr>
          <w:bCs/>
          <w:i/>
          <w:iCs/>
        </w:rPr>
        <w:t>4</w:t>
      </w:r>
      <w:r w:rsidR="00E83759">
        <w:rPr>
          <w:bCs/>
        </w:rPr>
        <w:t xml:space="preserve"> reports said counts on two specific dates – June 30 and July 10.</w:t>
      </w:r>
    </w:p>
    <w:p w14:paraId="18A85829" w14:textId="77777777" w:rsidR="00474DE8" w:rsidRDefault="00474DE8" w:rsidP="00487208">
      <w:pPr>
        <w:spacing w:line="480" w:lineRule="auto"/>
        <w:jc w:val="both"/>
        <w:rPr>
          <w:bCs/>
        </w:rPr>
      </w:pPr>
    </w:p>
    <w:p w14:paraId="792F69EC" w14:textId="74503554" w:rsidR="008F10EB" w:rsidRPr="002027C8" w:rsidRDefault="008F10EB" w:rsidP="00487208">
      <w:pPr>
        <w:spacing w:line="480" w:lineRule="auto"/>
        <w:jc w:val="both"/>
        <w:rPr>
          <w:b/>
        </w:rPr>
      </w:pPr>
      <w:r w:rsidRPr="002027C8">
        <w:rPr>
          <w:b/>
          <w:i/>
          <w:iCs/>
        </w:rPr>
        <w:t>2.3 Data source</w:t>
      </w:r>
    </w:p>
    <w:p w14:paraId="07C95F56" w14:textId="244E68E5"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C33E0A">
        <w:instrText xml:space="preserve"> ADDIN ZOTERO_ITEM CSL_CITATION {"citationID":"D37Co8L7","properties":{"formattedCitation":"(43)","plainCitation":"(43)","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C33E0A">
        <w:t>(43)</w:t>
      </w:r>
      <w:r w:rsidRPr="001B44F8">
        <w:fldChar w:fldCharType="end"/>
      </w:r>
      <w:r w:rsidRPr="001B44F8">
        <w:t xml:space="preserve"> and the JHU CSSE COVID-19 GitHub repository</w:t>
      </w:r>
      <w:r w:rsidR="007A4F79">
        <w:t xml:space="preserve"> </w:t>
      </w:r>
      <w:r w:rsidRPr="001B44F8">
        <w:fldChar w:fldCharType="begin"/>
      </w:r>
      <w:r w:rsidR="00C33E0A">
        <w:instrText xml:space="preserve"> ADDIN ZOTERO_ITEM CSL_CITATION {"citationID":"7jC7RHVB","properties":{"formattedCitation":"(44)","plainCitation":"(44)","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C33E0A">
        <w:t>(44)</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C33E0A">
        <w:instrText xml:space="preserve"> ADDIN ZOTERO_ITEM CSL_CITATION {"citationID":"7jYUokGo","properties":{"formattedCitation":"(46)","plainCitation":"(46)","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C33E0A">
        <w:t>(46)</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w:t>
      </w:r>
      <w:proofErr w:type="spellStart"/>
      <w:r w:rsidR="00DB64F7">
        <w:t>eSIR</w:t>
      </w:r>
      <w:proofErr w:type="spellEnd"/>
      <w:r w:rsidR="00DB64F7">
        <w:t xml:space="preserve"> model discussed in this paper)</w:t>
      </w:r>
      <w:r w:rsidR="007242B5">
        <w:t xml:space="preserve">. While the models are trained using data from March 15 till October 15, 2020, their performances are compared by examining their respective projections from October 16 till 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A019E4" w:rsidRDefault="005A62EC" w:rsidP="00487208">
      <w:pPr>
        <w:spacing w:line="480" w:lineRule="auto"/>
        <w:jc w:val="both"/>
        <w:rPr>
          <w:b/>
          <w:i/>
          <w:iCs/>
          <w:highlight w:val="yellow"/>
        </w:rPr>
      </w:pPr>
      <w:r w:rsidRPr="00A019E4">
        <w:rPr>
          <w:b/>
          <w:i/>
          <w:iCs/>
          <w:highlight w:val="yellow"/>
        </w:rPr>
        <w:t xml:space="preserve">3. </w:t>
      </w:r>
      <w:r w:rsidR="00A72165" w:rsidRPr="00A019E4">
        <w:rPr>
          <w:b/>
          <w:i/>
          <w:iCs/>
          <w:highlight w:val="yellow"/>
        </w:rPr>
        <w:t>RESULTS</w:t>
      </w:r>
    </w:p>
    <w:p w14:paraId="411B2E6B" w14:textId="7AB68F78" w:rsidR="005A62EC" w:rsidRPr="00A019E4" w:rsidRDefault="005A62EC" w:rsidP="00487208">
      <w:pPr>
        <w:spacing w:line="480" w:lineRule="auto"/>
        <w:jc w:val="both"/>
        <w:rPr>
          <w:b/>
          <w:i/>
          <w:iCs/>
          <w:highlight w:val="yellow"/>
        </w:rPr>
      </w:pPr>
      <w:r w:rsidRPr="00A019E4">
        <w:rPr>
          <w:b/>
          <w:i/>
          <w:iCs/>
          <w:highlight w:val="yellow"/>
        </w:rPr>
        <w:lastRenderedPageBreak/>
        <w:t xml:space="preserve">3.1. </w:t>
      </w:r>
      <w:r w:rsidR="008B5F20" w:rsidRPr="00A019E4">
        <w:rPr>
          <w:b/>
          <w:i/>
          <w:iCs/>
          <w:highlight w:val="yellow"/>
        </w:rPr>
        <w:t xml:space="preserve">Estimation of </w:t>
      </w:r>
      <w:r w:rsidR="00BD12EC" w:rsidRPr="00A019E4">
        <w:rPr>
          <w:b/>
          <w:i/>
          <w:iCs/>
          <w:highlight w:val="yellow"/>
        </w:rPr>
        <w:t>r</w:t>
      </w:r>
      <w:r w:rsidR="008B5F20" w:rsidRPr="00A019E4">
        <w:rPr>
          <w:b/>
          <w:i/>
          <w:iCs/>
          <w:highlight w:val="yellow"/>
        </w:rPr>
        <w:t xml:space="preserve">eproduction </w:t>
      </w:r>
      <w:r w:rsidR="00BD12EC" w:rsidRPr="00A019E4">
        <w:rPr>
          <w:b/>
          <w:i/>
          <w:iCs/>
          <w:highlight w:val="yellow"/>
        </w:rPr>
        <w:t>n</w:t>
      </w:r>
      <w:r w:rsidR="008B5F20" w:rsidRPr="00A019E4">
        <w:rPr>
          <w:b/>
          <w:i/>
          <w:iCs/>
          <w:highlight w:val="yellow"/>
        </w:rPr>
        <w:t>umber</w:t>
      </w:r>
    </w:p>
    <w:p w14:paraId="61B590BB" w14:textId="689F3C6C" w:rsidR="003668A4" w:rsidRPr="00A019E4" w:rsidRDefault="00152802" w:rsidP="00487208">
      <w:pPr>
        <w:spacing w:line="480" w:lineRule="auto"/>
        <w:jc w:val="both"/>
        <w:rPr>
          <w:b/>
          <w:bCs/>
          <w:highlight w:val="yellow"/>
        </w:rPr>
      </w:pPr>
      <w:r w:rsidRPr="00A019E4">
        <w:rPr>
          <w:bCs/>
          <w:highlight w:val="yellow"/>
        </w:rPr>
        <w:t>From</w:t>
      </w:r>
      <w:r w:rsidRPr="00A019E4">
        <w:rPr>
          <w:b/>
          <w:i/>
          <w:iCs/>
          <w:highlight w:val="yellow"/>
        </w:rPr>
        <w:t xml:space="preserve"> </w:t>
      </w:r>
      <w:r w:rsidRPr="00A019E4">
        <w:rPr>
          <w:bCs/>
          <w:i/>
          <w:iCs/>
          <w:highlight w:val="yellow"/>
        </w:rPr>
        <w:t xml:space="preserve">Table </w:t>
      </w:r>
      <w:r w:rsidR="004238A7" w:rsidRPr="00A019E4">
        <w:rPr>
          <w:bCs/>
          <w:i/>
          <w:iCs/>
          <w:highlight w:val="yellow"/>
        </w:rPr>
        <w:t>2</w:t>
      </w:r>
      <w:r w:rsidRPr="00A019E4">
        <w:rPr>
          <w:b/>
          <w:i/>
          <w:iCs/>
          <w:highlight w:val="yellow"/>
        </w:rPr>
        <w:t xml:space="preserve">, </w:t>
      </w:r>
      <w:r w:rsidRPr="00A019E4">
        <w:rPr>
          <w:bCs/>
          <w:highlight w:val="yellow"/>
        </w:rPr>
        <w:t xml:space="preserve">we compare the mean of </w:t>
      </w:r>
      <w:r w:rsidR="008B5F20" w:rsidRPr="00A019E4">
        <w:rPr>
          <w:bCs/>
          <w:highlight w:val="yellow"/>
        </w:rPr>
        <w:t xml:space="preserve">the </w:t>
      </w:r>
      <w:r w:rsidRPr="00A019E4">
        <w:rPr>
          <w:bCs/>
          <w:highlight w:val="yellow"/>
        </w:rPr>
        <w:t xml:space="preserve">time-varying effective reproduction number </w:t>
      </w:r>
      <m:oMath>
        <m:r>
          <w:rPr>
            <w:rFonts w:ascii="Cambria Math" w:hAnsi="Cambria Math"/>
            <w:highlight w:val="yellow"/>
          </w:rPr>
          <m:t>R</m:t>
        </m:r>
        <m:d>
          <m:dPr>
            <m:ctrlPr>
              <w:rPr>
                <w:rFonts w:ascii="Cambria Math" w:hAnsi="Cambria Math"/>
                <w:bCs/>
                <w:i/>
                <w:highlight w:val="yellow"/>
              </w:rPr>
            </m:ctrlPr>
          </m:dPr>
          <m:e>
            <m:r>
              <w:rPr>
                <w:rFonts w:ascii="Cambria Math" w:hAnsi="Cambria Math"/>
                <w:highlight w:val="yellow"/>
              </w:rPr>
              <m:t>t</m:t>
            </m:r>
          </m:e>
        </m:d>
      </m:oMath>
      <w:r w:rsidRPr="00A019E4">
        <w:rPr>
          <w:bCs/>
          <w:highlight w:val="yellow"/>
        </w:rPr>
        <w:t xml:space="preserve"> over the four phases of lockdown in India. The eSIR model does not return phase-specific </w:t>
      </w:r>
      <w:r w:rsidR="002D7A8C" w:rsidRPr="00A019E4">
        <w:rPr>
          <w:bCs/>
          <w:highlight w:val="yellow"/>
        </w:rPr>
        <w:t>values but</w:t>
      </w:r>
      <w:r w:rsidRPr="00A019E4">
        <w:rPr>
          <w:bCs/>
          <w:highlight w:val="yellow"/>
        </w:rPr>
        <w:t xml:space="preserve"> returns a mean value of 2.08 (95% CI: 1.41 to 2.</w:t>
      </w:r>
      <w:r w:rsidR="00B236B9" w:rsidRPr="00A019E4">
        <w:rPr>
          <w:bCs/>
          <w:highlight w:val="yellow"/>
        </w:rPr>
        <w:t>1</w:t>
      </w:r>
      <w:r w:rsidRPr="00A019E4">
        <w:rPr>
          <w:bCs/>
          <w:highlight w:val="yellow"/>
        </w:rPr>
        <w:t xml:space="preserve">2) over the entire lockdown period. </w:t>
      </w:r>
      <w:r w:rsidR="0088166A" w:rsidRPr="00A019E4">
        <w:rPr>
          <w:bCs/>
          <w:highlight w:val="yellow"/>
        </w:rPr>
        <w:t xml:space="preserve">The mean (and 95% CI) values returned by the </w:t>
      </w:r>
      <w:r w:rsidR="00D53290" w:rsidRPr="00A019E4">
        <w:rPr>
          <w:bCs/>
          <w:highlight w:val="yellow"/>
        </w:rPr>
        <w:t>SAPHIRE</w:t>
      </w:r>
      <w:r w:rsidR="0088166A" w:rsidRPr="00A019E4">
        <w:rPr>
          <w:bCs/>
          <w:highlight w:val="yellow"/>
        </w:rPr>
        <w:t xml:space="preserve"> model is 2.08 (95% CI: 2.05 to 2.11) during phase one of the lockdown, 1.42 (95% CI: 1.40 to 1.44) for phase two, 1.24 (95% CI: 1.23 to 1.26) for phase three and 1.28 (95% CI: 1.27 to 1.29) for the fourth and final lockdown phase.</w:t>
      </w:r>
      <w:r w:rsidR="009569C3" w:rsidRPr="00A019E4">
        <w:rPr>
          <w:bCs/>
          <w:highlight w:val="yellow"/>
        </w:rPr>
        <w:t xml:space="preserve"> </w:t>
      </w:r>
      <w:r w:rsidRPr="00A019E4">
        <w:rPr>
          <w:bCs/>
          <w:highlight w:val="yellow"/>
        </w:rPr>
        <w:t>The SEIR-</w:t>
      </w:r>
      <w:proofErr w:type="spellStart"/>
      <w:r w:rsidRPr="00A019E4">
        <w:rPr>
          <w:bCs/>
          <w:i/>
          <w:iCs/>
          <w:highlight w:val="yellow"/>
        </w:rPr>
        <w:t>fansy</w:t>
      </w:r>
      <w:proofErr w:type="spellEnd"/>
      <w:r w:rsidR="006957CE" w:rsidRPr="00A019E4">
        <w:rPr>
          <w:bCs/>
          <w:i/>
          <w:iCs/>
          <w:highlight w:val="yellow"/>
        </w:rPr>
        <w:t xml:space="preserve"> </w:t>
      </w:r>
      <w:r w:rsidR="006957CE" w:rsidRPr="00A019E4">
        <w:rPr>
          <w:bCs/>
          <w:highlight w:val="yellow"/>
        </w:rPr>
        <w:t xml:space="preserve">notes that the mean drops from 4.09 (95% CI: 3.99 to 4.20) during the first phase of lockdown, to 1.72 (95% CI: 1.70 to 1.76) during the fourth lockdown phase. The ICM-based mean values fluctuate, from 1.41 (95% CI: 1.12 to 1.77) during the first lockdown phase, followed by 1.20 (95% CI: 0.92 to 1.50), then dropping </w:t>
      </w:r>
      <w:proofErr w:type="gramStart"/>
      <w:r w:rsidR="006957CE" w:rsidRPr="00A019E4">
        <w:rPr>
          <w:bCs/>
          <w:highlight w:val="yellow"/>
        </w:rPr>
        <w:t>to  1.29</w:t>
      </w:r>
      <w:proofErr w:type="gramEnd"/>
      <w:r w:rsidR="006957CE" w:rsidRPr="00A019E4">
        <w:rPr>
          <w:bCs/>
          <w:highlight w:val="yellow"/>
        </w:rPr>
        <w:t xml:space="preserve"> (95% CI: 1.01 to 1.59) and finally rising to 1.41 again (95% CI: 1.11, 1.77) for the fourth phase of lockdown.</w:t>
      </w:r>
      <w:r w:rsidR="00C64B15" w:rsidRPr="00A019E4">
        <w:rPr>
          <w:bCs/>
          <w:highlight w:val="yellow"/>
        </w:rPr>
        <w:t xml:space="preserve"> In terms of agreement of reported values, </w:t>
      </w:r>
      <w:r w:rsidR="00D53290" w:rsidRPr="00A019E4">
        <w:rPr>
          <w:bCs/>
          <w:highlight w:val="yellow"/>
        </w:rPr>
        <w:t>SAPHIRE</w:t>
      </w:r>
      <w:r w:rsidR="00C64B15" w:rsidRPr="00A019E4">
        <w:rPr>
          <w:bCs/>
          <w:highlight w:val="yellow"/>
        </w:rPr>
        <w:t>, SEIR-</w:t>
      </w:r>
      <w:proofErr w:type="spellStart"/>
      <w:r w:rsidR="00C64B15" w:rsidRPr="00A019E4">
        <w:rPr>
          <w:bCs/>
          <w:i/>
          <w:iCs/>
          <w:highlight w:val="yellow"/>
        </w:rPr>
        <w:t>fansy</w:t>
      </w:r>
      <w:proofErr w:type="spellEnd"/>
      <w:r w:rsidR="00C64B15" w:rsidRPr="00A019E4">
        <w:rPr>
          <w:bCs/>
          <w:i/>
          <w:iCs/>
          <w:highlight w:val="yellow"/>
        </w:rPr>
        <w:t xml:space="preserve"> </w:t>
      </w:r>
      <w:r w:rsidR="00C64B15" w:rsidRPr="00A019E4">
        <w:rPr>
          <w:bCs/>
          <w:highlight w:val="yellow"/>
        </w:rPr>
        <w:t xml:space="preserve">and ICM report the highest mean </w:t>
      </w:r>
      <m:oMath>
        <m:r>
          <w:rPr>
            <w:rFonts w:ascii="Cambria Math" w:hAnsi="Cambria Math"/>
            <w:highlight w:val="yellow"/>
          </w:rPr>
          <m:t>R</m:t>
        </m:r>
      </m:oMath>
      <w:r w:rsidR="00C64B15" w:rsidRPr="00A019E4">
        <w:rPr>
          <w:bCs/>
          <w:highlight w:val="yellow"/>
        </w:rPr>
        <w:t xml:space="preserve"> for phase one of the lockdown. While values reported by SEIR-</w:t>
      </w:r>
      <w:proofErr w:type="spellStart"/>
      <w:r w:rsidR="00C64B15" w:rsidRPr="00A019E4">
        <w:rPr>
          <w:bCs/>
          <w:i/>
          <w:iCs/>
          <w:highlight w:val="yellow"/>
        </w:rPr>
        <w:t>fansy</w:t>
      </w:r>
      <w:proofErr w:type="spellEnd"/>
      <w:r w:rsidR="00C64B15" w:rsidRPr="00A019E4">
        <w:rPr>
          <w:bCs/>
          <w:highlight w:val="yellow"/>
        </w:rPr>
        <w:t xml:space="preserve"> show a steady decrease over subsequent lockdown phases, both </w:t>
      </w:r>
      <w:r w:rsidR="00D53290" w:rsidRPr="00A019E4">
        <w:rPr>
          <w:bCs/>
          <w:highlight w:val="yellow"/>
        </w:rPr>
        <w:t>SAPHIRE</w:t>
      </w:r>
      <w:r w:rsidR="00C64B15" w:rsidRPr="00A019E4">
        <w:rPr>
          <w:bCs/>
          <w:highlight w:val="yellow"/>
        </w:rPr>
        <w:t xml:space="preserve"> and ICM report a drop in intermediate lockdown phases, followed by a rise. While </w:t>
      </w:r>
      <w:r w:rsidR="00D53290" w:rsidRPr="00A019E4">
        <w:rPr>
          <w:bCs/>
          <w:highlight w:val="yellow"/>
        </w:rPr>
        <w:t>SAPHIRE</w:t>
      </w:r>
      <w:r w:rsidR="00C64B15" w:rsidRPr="00A019E4">
        <w:rPr>
          <w:bCs/>
          <w:highlight w:val="yellow"/>
        </w:rPr>
        <w:t xml:space="preserve"> reports the lowest value of </w:t>
      </w:r>
      <m:oMath>
        <m:r>
          <w:rPr>
            <w:rFonts w:ascii="Cambria Math" w:hAnsi="Cambria Math"/>
            <w:highlight w:val="yellow"/>
          </w:rPr>
          <m:t>R</m:t>
        </m:r>
      </m:oMath>
      <w:r w:rsidR="00C64B15" w:rsidRPr="00A019E4">
        <w:rPr>
          <w:bCs/>
          <w:highlight w:val="yellow"/>
        </w:rPr>
        <w:t xml:space="preserve"> for phase three, ICM reports the lowest value of </w:t>
      </w:r>
      <m:oMath>
        <m:r>
          <w:rPr>
            <w:rFonts w:ascii="Cambria Math" w:hAnsi="Cambria Math"/>
            <w:highlight w:val="yellow"/>
          </w:rPr>
          <m:t>R</m:t>
        </m:r>
      </m:oMath>
      <w:r w:rsidR="00C64B15" w:rsidRPr="00A019E4">
        <w:rPr>
          <w:bCs/>
          <w:highlight w:val="yellow"/>
        </w:rPr>
        <w:t xml:space="preserve"> for phase two.</w:t>
      </w:r>
    </w:p>
    <w:p w14:paraId="2788E35C" w14:textId="5998181B" w:rsidR="00DA2E94" w:rsidRPr="00A019E4" w:rsidRDefault="00DA2E94" w:rsidP="00487208">
      <w:pPr>
        <w:spacing w:line="480" w:lineRule="auto"/>
        <w:jc w:val="both"/>
        <w:rPr>
          <w:b/>
          <w:bCs/>
          <w:i/>
          <w:iCs/>
          <w:highlight w:val="yellow"/>
        </w:rPr>
      </w:pPr>
      <w:r w:rsidRPr="00A019E4">
        <w:rPr>
          <w:b/>
          <w:bCs/>
          <w:i/>
          <w:iCs/>
          <w:highlight w:val="yellow"/>
        </w:rPr>
        <w:t xml:space="preserve">3.2 </w:t>
      </w:r>
      <w:r w:rsidR="008B5F20" w:rsidRPr="00A019E4">
        <w:rPr>
          <w:b/>
          <w:bCs/>
          <w:i/>
          <w:iCs/>
          <w:highlight w:val="yellow"/>
        </w:rPr>
        <w:t xml:space="preserve">Estimation of </w:t>
      </w:r>
      <w:r w:rsidR="00BD12EC" w:rsidRPr="00A019E4">
        <w:rPr>
          <w:b/>
          <w:bCs/>
          <w:i/>
          <w:iCs/>
          <w:highlight w:val="yellow"/>
        </w:rPr>
        <w:t>r</w:t>
      </w:r>
      <w:r w:rsidR="008B5F20" w:rsidRPr="00A019E4">
        <w:rPr>
          <w:b/>
          <w:bCs/>
          <w:i/>
          <w:iCs/>
          <w:highlight w:val="yellow"/>
        </w:rPr>
        <w:t xml:space="preserve">eported </w:t>
      </w:r>
      <w:r w:rsidR="00BD12EC" w:rsidRPr="00A019E4">
        <w:rPr>
          <w:b/>
          <w:bCs/>
          <w:i/>
          <w:iCs/>
          <w:highlight w:val="yellow"/>
        </w:rPr>
        <w:t>c</w:t>
      </w:r>
      <w:r w:rsidR="008B5F20" w:rsidRPr="00A019E4">
        <w:rPr>
          <w:b/>
          <w:bCs/>
          <w:i/>
          <w:iCs/>
          <w:highlight w:val="yellow"/>
        </w:rPr>
        <w:t xml:space="preserve">ase </w:t>
      </w:r>
      <w:r w:rsidR="00BD12EC" w:rsidRPr="00A019E4">
        <w:rPr>
          <w:b/>
          <w:bCs/>
          <w:i/>
          <w:iCs/>
          <w:highlight w:val="yellow"/>
        </w:rPr>
        <w:t>c</w:t>
      </w:r>
      <w:r w:rsidR="008B5F20" w:rsidRPr="00A019E4">
        <w:rPr>
          <w:b/>
          <w:bCs/>
          <w:i/>
          <w:iCs/>
          <w:highlight w:val="yellow"/>
        </w:rPr>
        <w:t>ounts</w:t>
      </w:r>
    </w:p>
    <w:p w14:paraId="317B4416" w14:textId="314DA6B5" w:rsidR="00A72165" w:rsidRPr="00A019E4" w:rsidRDefault="00F34C26" w:rsidP="00487208">
      <w:pPr>
        <w:spacing w:line="480" w:lineRule="auto"/>
        <w:jc w:val="both"/>
        <w:rPr>
          <w:bCs/>
          <w:highlight w:val="yellow"/>
        </w:rPr>
      </w:pPr>
      <w:r w:rsidRPr="00A019E4">
        <w:rPr>
          <w:bCs/>
          <w:highlight w:val="yellow"/>
        </w:rPr>
        <w:t xml:space="preserve">From </w:t>
      </w:r>
      <w:r w:rsidRPr="00A019E4">
        <w:rPr>
          <w:bCs/>
          <w:i/>
          <w:iCs/>
          <w:highlight w:val="yellow"/>
        </w:rPr>
        <w:t xml:space="preserve">Figure </w:t>
      </w:r>
      <w:r w:rsidR="003668A4" w:rsidRPr="00A019E4">
        <w:rPr>
          <w:bCs/>
          <w:i/>
          <w:iCs/>
          <w:highlight w:val="yellow"/>
        </w:rPr>
        <w:t>6</w:t>
      </w:r>
      <w:r w:rsidR="005F4903" w:rsidRPr="00A019E4">
        <w:rPr>
          <w:bCs/>
          <w:i/>
          <w:iCs/>
          <w:highlight w:val="yellow"/>
        </w:rPr>
        <w:t xml:space="preserve"> </w:t>
      </w:r>
      <w:r w:rsidR="005F4903" w:rsidRPr="00A019E4">
        <w:rPr>
          <w:bCs/>
          <w:highlight w:val="yellow"/>
        </w:rPr>
        <w:t>and</w:t>
      </w:r>
      <w:r w:rsidR="00142200" w:rsidRPr="00A019E4">
        <w:rPr>
          <w:bCs/>
          <w:highlight w:val="yellow"/>
        </w:rPr>
        <w:t xml:space="preserve"> </w:t>
      </w:r>
      <w:r w:rsidR="00142200" w:rsidRPr="00A019E4">
        <w:rPr>
          <w:bCs/>
          <w:i/>
          <w:iCs/>
          <w:highlight w:val="yellow"/>
        </w:rPr>
        <w:t>Figure</w:t>
      </w:r>
      <w:r w:rsidR="005F4903" w:rsidRPr="00A019E4">
        <w:rPr>
          <w:bCs/>
          <w:i/>
          <w:iCs/>
          <w:highlight w:val="yellow"/>
        </w:rPr>
        <w:t xml:space="preserve"> </w:t>
      </w:r>
      <w:r w:rsidR="003668A4" w:rsidRPr="00A019E4">
        <w:rPr>
          <w:bCs/>
          <w:i/>
          <w:iCs/>
          <w:highlight w:val="yellow"/>
        </w:rPr>
        <w:t>9</w:t>
      </w:r>
      <w:r w:rsidRPr="00A019E4">
        <w:rPr>
          <w:bCs/>
          <w:highlight w:val="yellow"/>
        </w:rPr>
        <w:t xml:space="preserve">, we note that the </w:t>
      </w:r>
      <w:proofErr w:type="spellStart"/>
      <w:r w:rsidRPr="00A019E4">
        <w:rPr>
          <w:bCs/>
          <w:highlight w:val="yellow"/>
        </w:rPr>
        <w:t>eSIR</w:t>
      </w:r>
      <w:proofErr w:type="spellEnd"/>
      <w:r w:rsidRPr="00A019E4">
        <w:rPr>
          <w:bCs/>
          <w:highlight w:val="yellow"/>
        </w:rPr>
        <w:t xml:space="preserve"> model overestimates the count of confirmed cumulative cases</w:t>
      </w:r>
      <w:r w:rsidR="00620779" w:rsidRPr="00A019E4">
        <w:rPr>
          <w:bCs/>
          <w:highlight w:val="yellow"/>
        </w:rPr>
        <w:t xml:space="preserve"> – a behavior</w:t>
      </w:r>
      <w:r w:rsidRPr="00A019E4">
        <w:rPr>
          <w:bCs/>
          <w:highlight w:val="yellow"/>
        </w:rPr>
        <w:t xml:space="preserve"> which gets worse with time.</w:t>
      </w:r>
      <w:r w:rsidR="003D77DB" w:rsidRPr="00A019E4">
        <w:rPr>
          <w:bCs/>
          <w:highlight w:val="yellow"/>
        </w:rPr>
        <w:t xml:space="preserve"> </w:t>
      </w:r>
      <w:r w:rsidR="005411F2" w:rsidRPr="00A019E4">
        <w:rPr>
          <w:bCs/>
          <w:highlight w:val="yellow"/>
        </w:rPr>
        <w:t xml:space="preserve">The </w:t>
      </w:r>
      <w:r w:rsidR="00D53290" w:rsidRPr="00A019E4">
        <w:rPr>
          <w:bCs/>
          <w:highlight w:val="yellow"/>
        </w:rPr>
        <w:t>SAPHIRE</w:t>
      </w:r>
      <w:r w:rsidR="00265096" w:rsidRPr="00A019E4">
        <w:rPr>
          <w:bCs/>
          <w:highlight w:val="yellow"/>
        </w:rPr>
        <w:t xml:space="preserve">, </w:t>
      </w:r>
      <w:r w:rsidR="005411F2" w:rsidRPr="00A019E4">
        <w:rPr>
          <w:bCs/>
          <w:highlight w:val="yellow"/>
        </w:rPr>
        <w:t>SEIR-</w:t>
      </w:r>
      <w:proofErr w:type="spellStart"/>
      <w:r w:rsidR="005411F2" w:rsidRPr="00A019E4">
        <w:rPr>
          <w:bCs/>
          <w:i/>
          <w:iCs/>
          <w:highlight w:val="yellow"/>
        </w:rPr>
        <w:t>fansy</w:t>
      </w:r>
      <w:proofErr w:type="spellEnd"/>
      <w:r w:rsidR="005411F2" w:rsidRPr="00A019E4">
        <w:rPr>
          <w:bCs/>
          <w:highlight w:val="yellow"/>
        </w:rPr>
        <w:t xml:space="preserve"> and baseline models slightly underestimate the count, with the baseline model performing the best</w:t>
      </w:r>
      <w:r w:rsidR="00406C55" w:rsidRPr="00A019E4">
        <w:rPr>
          <w:bCs/>
          <w:highlight w:val="yellow"/>
        </w:rPr>
        <w:t xml:space="preserve">, followed closely by </w:t>
      </w:r>
      <w:r w:rsidR="00D53290" w:rsidRPr="00A019E4">
        <w:rPr>
          <w:bCs/>
          <w:highlight w:val="yellow"/>
        </w:rPr>
        <w:t>SAPHIRE</w:t>
      </w:r>
      <w:r w:rsidR="005411F2" w:rsidRPr="00A019E4">
        <w:rPr>
          <w:bCs/>
          <w:highlight w:val="yellow"/>
        </w:rPr>
        <w:t xml:space="preserve">. This observation is supported by </w:t>
      </w:r>
      <w:r w:rsidR="005411F2" w:rsidRPr="00A019E4">
        <w:rPr>
          <w:bCs/>
          <w:i/>
          <w:iCs/>
          <w:highlight w:val="yellow"/>
        </w:rPr>
        <w:t xml:space="preserve">Table </w:t>
      </w:r>
      <w:r w:rsidR="007B0CD0" w:rsidRPr="00A019E4">
        <w:rPr>
          <w:bCs/>
          <w:i/>
          <w:iCs/>
          <w:highlight w:val="yellow"/>
        </w:rPr>
        <w:t>2</w:t>
      </w:r>
      <w:r w:rsidR="00CC6F11" w:rsidRPr="00A019E4">
        <w:rPr>
          <w:bCs/>
          <w:i/>
          <w:iCs/>
          <w:highlight w:val="yellow"/>
        </w:rPr>
        <w:t xml:space="preserve"> </w:t>
      </w:r>
      <w:r w:rsidR="00CC6F11" w:rsidRPr="00A019E4">
        <w:rPr>
          <w:bCs/>
          <w:highlight w:val="yellow"/>
        </w:rPr>
        <w:t>and</w:t>
      </w:r>
      <w:r w:rsidR="00CC6F11" w:rsidRPr="00A019E4">
        <w:rPr>
          <w:bCs/>
          <w:i/>
          <w:iCs/>
          <w:highlight w:val="yellow"/>
        </w:rPr>
        <w:t xml:space="preserve"> </w:t>
      </w:r>
      <w:r w:rsidR="00142200" w:rsidRPr="00A019E4">
        <w:rPr>
          <w:bCs/>
          <w:i/>
          <w:iCs/>
          <w:highlight w:val="yellow"/>
        </w:rPr>
        <w:t xml:space="preserve">Table </w:t>
      </w:r>
      <w:r w:rsidR="007B0CD0" w:rsidRPr="00A019E4">
        <w:rPr>
          <w:bCs/>
          <w:i/>
          <w:iCs/>
          <w:highlight w:val="yellow"/>
        </w:rPr>
        <w:t>3</w:t>
      </w:r>
      <w:r w:rsidR="005411F2" w:rsidRPr="00A019E4">
        <w:rPr>
          <w:bCs/>
          <w:highlight w:val="yellow"/>
        </w:rPr>
        <w:t xml:space="preserve"> as well – the projections from the baseline</w:t>
      </w:r>
      <w:r w:rsidR="007859CC" w:rsidRPr="00A019E4">
        <w:rPr>
          <w:bCs/>
          <w:highlight w:val="yellow"/>
        </w:rPr>
        <w:t xml:space="preserve"> and </w:t>
      </w:r>
      <w:r w:rsidR="00D53290" w:rsidRPr="00A019E4">
        <w:rPr>
          <w:bCs/>
          <w:highlight w:val="yellow"/>
        </w:rPr>
        <w:t>SAPHIRE</w:t>
      </w:r>
      <w:r w:rsidR="005411F2" w:rsidRPr="00A019E4">
        <w:rPr>
          <w:bCs/>
          <w:highlight w:val="yellow"/>
        </w:rPr>
        <w:t xml:space="preserve"> model on two specific dates </w:t>
      </w:r>
      <w:r w:rsidR="009E5909" w:rsidRPr="00A019E4">
        <w:rPr>
          <w:bCs/>
          <w:highlight w:val="yellow"/>
        </w:rPr>
        <w:t>(</w:t>
      </w:r>
      <w:r w:rsidR="005411F2" w:rsidRPr="00A019E4">
        <w:rPr>
          <w:bCs/>
          <w:highlight w:val="yellow"/>
        </w:rPr>
        <w:t>June 30 and July 10</w:t>
      </w:r>
      <w:r w:rsidR="009E5909" w:rsidRPr="00A019E4">
        <w:rPr>
          <w:bCs/>
          <w:highlight w:val="yellow"/>
        </w:rPr>
        <w:t>)</w:t>
      </w:r>
      <w:r w:rsidR="00DF2C4F" w:rsidRPr="00A019E4">
        <w:rPr>
          <w:bCs/>
          <w:highlight w:val="yellow"/>
        </w:rPr>
        <w:t xml:space="preserve"> </w:t>
      </w:r>
      <w:r w:rsidR="005411F2" w:rsidRPr="00A019E4">
        <w:rPr>
          <w:bCs/>
          <w:highlight w:val="yellow"/>
        </w:rPr>
        <w:t>are clos</w:t>
      </w:r>
      <w:r w:rsidR="007859CC" w:rsidRPr="00A019E4">
        <w:rPr>
          <w:bCs/>
          <w:highlight w:val="yellow"/>
        </w:rPr>
        <w:t>er</w:t>
      </w:r>
      <w:r w:rsidR="005411F2" w:rsidRPr="00A019E4">
        <w:rPr>
          <w:bCs/>
          <w:highlight w:val="yellow"/>
        </w:rPr>
        <w:t xml:space="preserve"> to the actual </w:t>
      </w:r>
      <w:r w:rsidR="005411F2" w:rsidRPr="00A019E4">
        <w:rPr>
          <w:bCs/>
          <w:highlight w:val="yellow"/>
        </w:rPr>
        <w:lastRenderedPageBreak/>
        <w:t>observed counts</w:t>
      </w:r>
      <w:r w:rsidR="007859CC" w:rsidRPr="00A019E4">
        <w:rPr>
          <w:bCs/>
          <w:highlight w:val="yellow"/>
        </w:rPr>
        <w:t xml:space="preserve"> as compared to the other models</w:t>
      </w:r>
      <w:r w:rsidR="005411F2" w:rsidRPr="00A019E4">
        <w:rPr>
          <w:bCs/>
          <w:highlight w:val="yellow"/>
        </w:rPr>
        <w:t xml:space="preserve">. Additionally, the SMAPE and </w:t>
      </w:r>
      <w:r w:rsidR="008B5F20" w:rsidRPr="00A019E4">
        <w:rPr>
          <w:bCs/>
          <w:highlight w:val="yellow"/>
        </w:rPr>
        <w:t>MSRPE</w:t>
      </w:r>
      <w:r w:rsidR="005411F2" w:rsidRPr="00A019E4">
        <w:rPr>
          <w:bCs/>
          <w:highlight w:val="yellow"/>
        </w:rPr>
        <w:t xml:space="preserve"> values associated with the baseline model (1.76% and 0.03, respectively) are smaller than the other models. </w:t>
      </w:r>
      <w:r w:rsidR="005D068A" w:rsidRPr="00A019E4">
        <w:rPr>
          <w:bCs/>
          <w:i/>
          <w:iCs/>
          <w:highlight w:val="yellow"/>
        </w:rPr>
        <w:t xml:space="preserve">Table </w:t>
      </w:r>
      <w:r w:rsidR="007B0CD0" w:rsidRPr="00A019E4">
        <w:rPr>
          <w:bCs/>
          <w:i/>
          <w:iCs/>
          <w:highlight w:val="yellow"/>
        </w:rPr>
        <w:t>2</w:t>
      </w:r>
      <w:r w:rsidR="005D068A" w:rsidRPr="00A019E4">
        <w:rPr>
          <w:bCs/>
          <w:highlight w:val="yellow"/>
        </w:rPr>
        <w:t xml:space="preserve"> reveals a </w:t>
      </w:r>
      <w:r w:rsidR="005411F2" w:rsidRPr="00A019E4">
        <w:rPr>
          <w:bCs/>
          <w:highlight w:val="yellow"/>
        </w:rPr>
        <w:t>consistent behavior</w:t>
      </w:r>
      <w:r w:rsidR="005D068A" w:rsidRPr="00A019E4">
        <w:rPr>
          <w:bCs/>
          <w:highlight w:val="yellow"/>
        </w:rPr>
        <w:t xml:space="preserve"> of model performance</w:t>
      </w:r>
      <w:r w:rsidR="005411F2" w:rsidRPr="00A019E4">
        <w:rPr>
          <w:bCs/>
          <w:highlight w:val="yellow"/>
        </w:rPr>
        <w:t xml:space="preserve"> in terms of the </w:t>
      </w:r>
      <w:r w:rsidR="000C4D14" w:rsidRPr="00A019E4">
        <w:rPr>
          <w:bCs/>
          <w:highlight w:val="yellow"/>
        </w:rPr>
        <w:t>SMAPE</w:t>
      </w:r>
      <w:r w:rsidR="005411F2" w:rsidRPr="00A019E4">
        <w:rPr>
          <w:bCs/>
          <w:highlight w:val="yellow"/>
        </w:rPr>
        <w:t xml:space="preserve"> and </w:t>
      </w:r>
      <w:r w:rsidR="008B5F20" w:rsidRPr="00A019E4">
        <w:rPr>
          <w:bCs/>
          <w:highlight w:val="yellow"/>
        </w:rPr>
        <w:t>MSRPE</w:t>
      </w:r>
      <w:r w:rsidR="005411F2" w:rsidRPr="00A019E4">
        <w:rPr>
          <w:bCs/>
          <w:highlight w:val="yellow"/>
        </w:rPr>
        <w:t xml:space="preserve"> metrics,</w:t>
      </w:r>
      <w:r w:rsidR="000C4D14" w:rsidRPr="00A019E4">
        <w:rPr>
          <w:bCs/>
          <w:highlight w:val="yellow"/>
        </w:rPr>
        <w:t xml:space="preserve"> with the baseline model performing the best</w:t>
      </w:r>
      <w:r w:rsidR="00D23EFB" w:rsidRPr="00A019E4">
        <w:rPr>
          <w:bCs/>
          <w:highlight w:val="yellow"/>
        </w:rPr>
        <w:t xml:space="preserve"> (SMAPE: 1.76%, </w:t>
      </w:r>
      <w:r w:rsidR="008B5F20" w:rsidRPr="00A019E4">
        <w:rPr>
          <w:bCs/>
          <w:highlight w:val="yellow"/>
        </w:rPr>
        <w:t>MSRPE</w:t>
      </w:r>
      <w:r w:rsidR="00D23EFB" w:rsidRPr="00A019E4">
        <w:rPr>
          <w:bCs/>
          <w:highlight w:val="yellow"/>
        </w:rPr>
        <w:t>: 0.03)</w:t>
      </w:r>
      <w:r w:rsidR="000C4D14" w:rsidRPr="00A019E4">
        <w:rPr>
          <w:bCs/>
          <w:highlight w:val="yellow"/>
        </w:rPr>
        <w:t>, followed by the</w:t>
      </w:r>
      <w:r w:rsidR="00FF59C9" w:rsidRPr="00A019E4">
        <w:rPr>
          <w:bCs/>
          <w:highlight w:val="yellow"/>
        </w:rPr>
        <w:t xml:space="preserve"> </w:t>
      </w:r>
      <w:r w:rsidR="00D53290" w:rsidRPr="00A019E4">
        <w:rPr>
          <w:bCs/>
          <w:highlight w:val="yellow"/>
        </w:rPr>
        <w:t>SAPHIRE</w:t>
      </w:r>
      <w:r w:rsidR="00D23EFB" w:rsidRPr="00A019E4">
        <w:rPr>
          <w:bCs/>
          <w:highlight w:val="yellow"/>
        </w:rPr>
        <w:t xml:space="preserve"> model (SMAPE: 2.07%, </w:t>
      </w:r>
      <w:r w:rsidR="008B5F20" w:rsidRPr="00A019E4">
        <w:rPr>
          <w:bCs/>
          <w:highlight w:val="yellow"/>
        </w:rPr>
        <w:t>MSRPE</w:t>
      </w:r>
      <w:r w:rsidR="00D23EFB" w:rsidRPr="00A019E4">
        <w:rPr>
          <w:bCs/>
          <w:highlight w:val="yellow"/>
        </w:rPr>
        <w:t xml:space="preserve">: 0.05), then the </w:t>
      </w:r>
      <w:r w:rsidR="00FF59C9" w:rsidRPr="00A019E4">
        <w:rPr>
          <w:bCs/>
          <w:highlight w:val="yellow"/>
        </w:rPr>
        <w:t>SEIR-</w:t>
      </w:r>
      <w:proofErr w:type="spellStart"/>
      <w:r w:rsidR="00FF59C9" w:rsidRPr="00A019E4">
        <w:rPr>
          <w:bCs/>
          <w:i/>
          <w:iCs/>
          <w:highlight w:val="yellow"/>
        </w:rPr>
        <w:t>fansy</w:t>
      </w:r>
      <w:proofErr w:type="spellEnd"/>
      <w:r w:rsidR="00FF59C9" w:rsidRPr="00A019E4">
        <w:rPr>
          <w:bCs/>
          <w:i/>
          <w:iCs/>
          <w:highlight w:val="yellow"/>
        </w:rPr>
        <w:t xml:space="preserve"> </w:t>
      </w:r>
      <w:r w:rsidR="00FF59C9" w:rsidRPr="00A019E4">
        <w:rPr>
          <w:bCs/>
          <w:highlight w:val="yellow"/>
        </w:rPr>
        <w:t xml:space="preserve">model (SMAPE: 3.20%, </w:t>
      </w:r>
      <w:r w:rsidR="008B5F20" w:rsidRPr="00A019E4">
        <w:rPr>
          <w:bCs/>
          <w:highlight w:val="yellow"/>
        </w:rPr>
        <w:t>MSRPE</w:t>
      </w:r>
      <w:r w:rsidR="00FF59C9" w:rsidRPr="00A019E4">
        <w:rPr>
          <w:bCs/>
          <w:highlight w:val="yellow"/>
        </w:rPr>
        <w:t>: 0.06)</w:t>
      </w:r>
      <w:r w:rsidR="00D23EFB" w:rsidRPr="00A019E4">
        <w:rPr>
          <w:bCs/>
          <w:highlight w:val="yellow"/>
        </w:rPr>
        <w:t xml:space="preserve"> </w:t>
      </w:r>
      <w:r w:rsidR="000C4D14" w:rsidRPr="00A019E4">
        <w:rPr>
          <w:bCs/>
          <w:highlight w:val="yellow"/>
        </w:rPr>
        <w:t xml:space="preserve">and finally, the </w:t>
      </w:r>
      <w:proofErr w:type="spellStart"/>
      <w:r w:rsidR="000C4D14" w:rsidRPr="00A019E4">
        <w:rPr>
          <w:bCs/>
          <w:highlight w:val="yellow"/>
        </w:rPr>
        <w:t>eSIR</w:t>
      </w:r>
      <w:proofErr w:type="spellEnd"/>
      <w:r w:rsidR="000C4D14" w:rsidRPr="00A019E4">
        <w:rPr>
          <w:bCs/>
          <w:highlight w:val="yellow"/>
        </w:rPr>
        <w:t xml:space="preserve"> model (SMAPE: 23.10, </w:t>
      </w:r>
      <w:r w:rsidR="008B5F20" w:rsidRPr="00A019E4">
        <w:rPr>
          <w:bCs/>
          <w:highlight w:val="yellow"/>
        </w:rPr>
        <w:t>MSRPE</w:t>
      </w:r>
      <w:r w:rsidR="000C4D14" w:rsidRPr="00A019E4">
        <w:rPr>
          <w:bCs/>
          <w:highlight w:val="yellow"/>
        </w:rPr>
        <w:t xml:space="preserve">: 0.87). </w:t>
      </w:r>
      <w:r w:rsidR="00811553" w:rsidRPr="00A019E4">
        <w:rPr>
          <w:bCs/>
          <w:i/>
          <w:iCs/>
          <w:highlight w:val="yellow"/>
        </w:rPr>
        <w:t xml:space="preserve">Table </w:t>
      </w:r>
      <w:r w:rsidR="007B0CD0" w:rsidRPr="00A019E4">
        <w:rPr>
          <w:bCs/>
          <w:i/>
          <w:iCs/>
          <w:highlight w:val="yellow"/>
        </w:rPr>
        <w:t>3</w:t>
      </w:r>
      <w:r w:rsidR="00811553" w:rsidRPr="00A019E4">
        <w:rPr>
          <w:bCs/>
          <w:highlight w:val="yellow"/>
        </w:rPr>
        <w:t xml:space="preserve"> further reveals a similar comparison through Rel-MSPE values</w:t>
      </w:r>
      <w:r w:rsidR="00FA672B" w:rsidRPr="00A019E4">
        <w:rPr>
          <w:bCs/>
          <w:highlight w:val="yellow"/>
        </w:rPr>
        <w:t xml:space="preserve"> (</w:t>
      </w:r>
      <w:r w:rsidR="00CE3EEF" w:rsidRPr="00A019E4">
        <w:rPr>
          <w:bCs/>
          <w:highlight w:val="yellow"/>
        </w:rPr>
        <w:t xml:space="preserve">all Rel-MSPE figures </w:t>
      </w:r>
      <w:r w:rsidR="007F618F" w:rsidRPr="00A019E4">
        <w:rPr>
          <w:bCs/>
          <w:highlight w:val="yellow"/>
        </w:rPr>
        <w:t xml:space="preserve">reported </w:t>
      </w:r>
      <w:r w:rsidR="00CE3EEF" w:rsidRPr="00A019E4">
        <w:rPr>
          <w:bCs/>
          <w:highlight w:val="yellow"/>
        </w:rPr>
        <w:t xml:space="preserve">here are </w:t>
      </w:r>
      <w:r w:rsidR="00FA672B" w:rsidRPr="00A019E4">
        <w:rPr>
          <w:bCs/>
          <w:highlight w:val="yellow"/>
        </w:rPr>
        <w:t>relative to the baseline model).</w:t>
      </w:r>
      <w:r w:rsidR="00811553" w:rsidRPr="00A019E4">
        <w:rPr>
          <w:bCs/>
          <w:highlight w:val="yellow"/>
        </w:rPr>
        <w:t xml:space="preserve"> The </w:t>
      </w:r>
      <w:r w:rsidR="00D53290" w:rsidRPr="00A019E4">
        <w:rPr>
          <w:bCs/>
          <w:highlight w:val="yellow"/>
        </w:rPr>
        <w:t>SAPHIRE</w:t>
      </w:r>
      <w:r w:rsidR="00811553" w:rsidRPr="00A019E4">
        <w:rPr>
          <w:bCs/>
          <w:highlight w:val="yellow"/>
        </w:rPr>
        <w:t xml:space="preserve"> model performs the best</w:t>
      </w:r>
      <w:r w:rsidR="00125997" w:rsidRPr="00A019E4">
        <w:rPr>
          <w:bCs/>
          <w:highlight w:val="yellow"/>
        </w:rPr>
        <w:t xml:space="preserve"> (Rel-MSPE: 3.8</w:t>
      </w:r>
      <w:r w:rsidR="003951EB" w:rsidRPr="00A019E4">
        <w:rPr>
          <w:bCs/>
          <w:highlight w:val="yellow"/>
        </w:rPr>
        <w:t>19</w:t>
      </w:r>
      <w:r w:rsidR="00125997" w:rsidRPr="00A019E4">
        <w:rPr>
          <w:bCs/>
          <w:highlight w:val="yellow"/>
        </w:rPr>
        <w:t>)</w:t>
      </w:r>
      <w:r w:rsidR="00811553" w:rsidRPr="00A019E4">
        <w:rPr>
          <w:bCs/>
          <w:highlight w:val="yellow"/>
        </w:rPr>
        <w:t xml:space="preserve">, </w:t>
      </w:r>
      <w:r w:rsidR="0012428E" w:rsidRPr="00A019E4">
        <w:rPr>
          <w:bCs/>
          <w:highlight w:val="yellow"/>
        </w:rPr>
        <w:t xml:space="preserve">followed by </w:t>
      </w:r>
      <w:r w:rsidR="003951EB" w:rsidRPr="00A019E4">
        <w:rPr>
          <w:bCs/>
          <w:highlight w:val="yellow"/>
        </w:rPr>
        <w:t>SEIR-</w:t>
      </w:r>
      <w:proofErr w:type="spellStart"/>
      <w:r w:rsidR="003951EB" w:rsidRPr="00A019E4">
        <w:rPr>
          <w:bCs/>
          <w:i/>
          <w:iCs/>
          <w:highlight w:val="yellow"/>
        </w:rPr>
        <w:t>fansy</w:t>
      </w:r>
      <w:proofErr w:type="spellEnd"/>
      <w:r w:rsidR="0012428E" w:rsidRPr="00A019E4">
        <w:rPr>
          <w:bCs/>
          <w:highlight w:val="yellow"/>
        </w:rPr>
        <w:t xml:space="preserve"> (with Rel-MSPE: 0.</w:t>
      </w:r>
      <w:r w:rsidR="003951EB" w:rsidRPr="00A019E4">
        <w:rPr>
          <w:bCs/>
          <w:highlight w:val="yellow"/>
        </w:rPr>
        <w:t>579</w:t>
      </w:r>
      <w:r w:rsidR="0012428E" w:rsidRPr="00A019E4">
        <w:rPr>
          <w:bCs/>
          <w:highlight w:val="yellow"/>
        </w:rPr>
        <w:t>),</w:t>
      </w:r>
      <w:r w:rsidR="00811553" w:rsidRPr="00A019E4">
        <w:rPr>
          <w:bCs/>
          <w:highlight w:val="yellow"/>
        </w:rPr>
        <w:t xml:space="preserve"> and finally, the </w:t>
      </w:r>
      <w:proofErr w:type="spellStart"/>
      <w:r w:rsidR="00811553" w:rsidRPr="00A019E4">
        <w:rPr>
          <w:bCs/>
          <w:highlight w:val="yellow"/>
        </w:rPr>
        <w:t>eSIR</w:t>
      </w:r>
      <w:proofErr w:type="spellEnd"/>
      <w:r w:rsidR="00811553" w:rsidRPr="00A019E4">
        <w:rPr>
          <w:bCs/>
          <w:highlight w:val="yellow"/>
        </w:rPr>
        <w:t xml:space="preserve"> model (Rel-MSPE: 0.225). </w:t>
      </w:r>
      <w:r w:rsidR="0079403D" w:rsidRPr="00A019E4">
        <w:rPr>
          <w:bCs/>
          <w:highlight w:val="yellow"/>
        </w:rPr>
        <w:t xml:space="preserve">All four sets of projections are highly correlated with the observed time series – with the baseline, </w:t>
      </w:r>
      <w:r w:rsidR="00D53290" w:rsidRPr="00A019E4">
        <w:rPr>
          <w:bCs/>
          <w:highlight w:val="yellow"/>
        </w:rPr>
        <w:t>SAPHIRE</w:t>
      </w:r>
      <w:r w:rsidR="003A482C" w:rsidRPr="00A019E4">
        <w:rPr>
          <w:bCs/>
          <w:highlight w:val="yellow"/>
        </w:rPr>
        <w:t xml:space="preserve"> and</w:t>
      </w:r>
      <w:r w:rsidR="0079403D" w:rsidRPr="00A019E4">
        <w:rPr>
          <w:bCs/>
          <w:highlight w:val="yellow"/>
        </w:rPr>
        <w:t xml:space="preserve"> SEIR-</w:t>
      </w:r>
      <w:proofErr w:type="spellStart"/>
      <w:r w:rsidR="0079403D" w:rsidRPr="00A019E4">
        <w:rPr>
          <w:bCs/>
          <w:i/>
          <w:iCs/>
          <w:highlight w:val="yellow"/>
        </w:rPr>
        <w:t>fansy</w:t>
      </w:r>
      <w:proofErr w:type="spellEnd"/>
      <w:r w:rsidR="0079403D" w:rsidRPr="00A019E4">
        <w:rPr>
          <w:bCs/>
          <w:i/>
          <w:iCs/>
          <w:highlight w:val="yellow"/>
        </w:rPr>
        <w:t xml:space="preserve"> </w:t>
      </w:r>
      <w:r w:rsidR="0079403D" w:rsidRPr="00A019E4">
        <w:rPr>
          <w:bCs/>
          <w:highlight w:val="yellow"/>
        </w:rPr>
        <w:t>models having a Pearson’s correlation coefficient of 1 with the observed data, while the</w:t>
      </w:r>
      <w:r w:rsidR="00CA5034" w:rsidRPr="00A019E4">
        <w:rPr>
          <w:bCs/>
          <w:highlight w:val="yellow"/>
        </w:rPr>
        <w:t xml:space="preserve"> </w:t>
      </w:r>
      <w:proofErr w:type="spellStart"/>
      <w:r w:rsidR="0079403D" w:rsidRPr="00A019E4">
        <w:rPr>
          <w:bCs/>
          <w:highlight w:val="yellow"/>
        </w:rPr>
        <w:t>eSIR</w:t>
      </w:r>
      <w:proofErr w:type="spellEnd"/>
      <w:r w:rsidR="0079403D" w:rsidRPr="00A019E4">
        <w:rPr>
          <w:bCs/>
          <w:highlight w:val="yellow"/>
        </w:rPr>
        <w:t xml:space="preserve"> model yields a value of 0.985. </w:t>
      </w:r>
      <w:r w:rsidR="001046CC" w:rsidRPr="00A019E4">
        <w:rPr>
          <w:bCs/>
          <w:highlight w:val="yellow"/>
        </w:rPr>
        <w:t>Lin’s concordance coefficient yields an ordering (from best to worst) of the baseline model (0.991), followed by the</w:t>
      </w:r>
      <w:r w:rsidR="00BC7908" w:rsidRPr="00A019E4">
        <w:rPr>
          <w:bCs/>
          <w:highlight w:val="yellow"/>
        </w:rPr>
        <w:t xml:space="preserve"> </w:t>
      </w:r>
      <w:r w:rsidR="00D53290" w:rsidRPr="00A019E4">
        <w:rPr>
          <w:bCs/>
          <w:highlight w:val="yellow"/>
        </w:rPr>
        <w:t>SAPHIRE</w:t>
      </w:r>
      <w:r w:rsidR="00BC7908" w:rsidRPr="00A019E4">
        <w:rPr>
          <w:bCs/>
          <w:highlight w:val="yellow"/>
        </w:rPr>
        <w:t xml:space="preserve"> model (0.975), the</w:t>
      </w:r>
      <w:r w:rsidR="001046CC" w:rsidRPr="00A019E4">
        <w:rPr>
          <w:bCs/>
          <w:highlight w:val="yellow"/>
        </w:rPr>
        <w:t xml:space="preserve"> SEIR-</w:t>
      </w:r>
      <w:proofErr w:type="spellStart"/>
      <w:r w:rsidR="001046CC" w:rsidRPr="00A019E4">
        <w:rPr>
          <w:bCs/>
          <w:highlight w:val="yellow"/>
        </w:rPr>
        <w:t>fansy</w:t>
      </w:r>
      <w:proofErr w:type="spellEnd"/>
      <w:r w:rsidR="001046CC" w:rsidRPr="00A019E4">
        <w:rPr>
          <w:bCs/>
          <w:highlight w:val="yellow"/>
        </w:rPr>
        <w:t xml:space="preserve"> model (0.965)</w:t>
      </w:r>
      <w:r w:rsidR="00BC7908" w:rsidRPr="00A019E4">
        <w:rPr>
          <w:bCs/>
          <w:highlight w:val="yellow"/>
        </w:rPr>
        <w:t xml:space="preserve"> </w:t>
      </w:r>
      <w:r w:rsidR="001046CC" w:rsidRPr="00A019E4">
        <w:rPr>
          <w:bCs/>
          <w:highlight w:val="yellow"/>
        </w:rPr>
        <w:t xml:space="preserve">and finally, the </w:t>
      </w:r>
      <w:proofErr w:type="spellStart"/>
      <w:r w:rsidR="001046CC" w:rsidRPr="00A019E4">
        <w:rPr>
          <w:bCs/>
          <w:highlight w:val="yellow"/>
        </w:rPr>
        <w:t>eSIR</w:t>
      </w:r>
      <w:proofErr w:type="spellEnd"/>
      <w:r w:rsidR="001046CC" w:rsidRPr="00A019E4">
        <w:rPr>
          <w:bCs/>
          <w:highlight w:val="yellow"/>
        </w:rPr>
        <w:t xml:space="preserve"> model (0.316). </w:t>
      </w:r>
    </w:p>
    <w:p w14:paraId="6DD92556" w14:textId="1DD6A0A1" w:rsidR="00493CAC" w:rsidRPr="00A019E4" w:rsidRDefault="00493CAC" w:rsidP="00487208">
      <w:pPr>
        <w:spacing w:line="480" w:lineRule="auto"/>
        <w:jc w:val="both"/>
        <w:rPr>
          <w:bCs/>
          <w:highlight w:val="yellow"/>
        </w:rPr>
      </w:pPr>
      <w:r w:rsidRPr="00A019E4">
        <w:rPr>
          <w:bCs/>
          <w:highlight w:val="yellow"/>
        </w:rPr>
        <w:t xml:space="preserve">Comparing confirmed active case counts across models, from </w:t>
      </w:r>
      <w:r w:rsidRPr="00A019E4">
        <w:rPr>
          <w:bCs/>
          <w:i/>
          <w:iCs/>
          <w:highlight w:val="yellow"/>
        </w:rPr>
        <w:t xml:space="preserve">Figure </w:t>
      </w:r>
      <w:r w:rsidR="00A27EE4" w:rsidRPr="00A019E4">
        <w:rPr>
          <w:bCs/>
          <w:i/>
          <w:iCs/>
          <w:highlight w:val="yellow"/>
        </w:rPr>
        <w:t>7</w:t>
      </w:r>
      <w:r w:rsidRPr="00A019E4">
        <w:rPr>
          <w:bCs/>
          <w:i/>
          <w:iCs/>
          <w:highlight w:val="yellow"/>
        </w:rPr>
        <w:t xml:space="preserve"> </w:t>
      </w:r>
      <w:r w:rsidRPr="00A019E4">
        <w:rPr>
          <w:bCs/>
          <w:highlight w:val="yellow"/>
        </w:rPr>
        <w:t>and</w:t>
      </w:r>
      <w:r w:rsidRPr="00A019E4">
        <w:rPr>
          <w:bCs/>
          <w:i/>
          <w:iCs/>
          <w:highlight w:val="yellow"/>
        </w:rPr>
        <w:t xml:space="preserve"> </w:t>
      </w:r>
      <w:r w:rsidR="00A27EE4" w:rsidRPr="00A019E4">
        <w:rPr>
          <w:bCs/>
          <w:i/>
          <w:iCs/>
          <w:highlight w:val="yellow"/>
        </w:rPr>
        <w:t>Figure 10</w:t>
      </w:r>
      <w:r w:rsidRPr="00A019E4">
        <w:rPr>
          <w:bCs/>
          <w:highlight w:val="yellow"/>
        </w:rPr>
        <w:t xml:space="preserve">, we note a similar behavior, with the </w:t>
      </w:r>
      <w:proofErr w:type="spellStart"/>
      <w:r w:rsidRPr="00A019E4">
        <w:rPr>
          <w:bCs/>
          <w:highlight w:val="yellow"/>
        </w:rPr>
        <w:t>eSIR</w:t>
      </w:r>
      <w:proofErr w:type="spellEnd"/>
      <w:r w:rsidR="008D705A" w:rsidRPr="00A019E4">
        <w:rPr>
          <w:bCs/>
          <w:highlight w:val="yellow"/>
        </w:rPr>
        <w:t xml:space="preserve"> </w:t>
      </w:r>
      <w:r w:rsidRPr="00A019E4">
        <w:rPr>
          <w:bCs/>
          <w:highlight w:val="yellow"/>
        </w:rPr>
        <w:t>model consistently overestimating counts</w:t>
      </w:r>
      <w:r w:rsidR="008D705A" w:rsidRPr="00A019E4">
        <w:rPr>
          <w:bCs/>
          <w:highlight w:val="yellow"/>
        </w:rPr>
        <w:t xml:space="preserve">, </w:t>
      </w:r>
      <w:r w:rsidRPr="00A019E4">
        <w:rPr>
          <w:bCs/>
          <w:highlight w:val="yellow"/>
        </w:rPr>
        <w:t>while the SEIR-</w:t>
      </w:r>
      <w:proofErr w:type="spellStart"/>
      <w:r w:rsidRPr="00A019E4">
        <w:rPr>
          <w:bCs/>
          <w:i/>
          <w:iCs/>
          <w:highlight w:val="yellow"/>
        </w:rPr>
        <w:t>fansy</w:t>
      </w:r>
      <w:proofErr w:type="spellEnd"/>
      <w:r w:rsidRPr="00A019E4">
        <w:rPr>
          <w:bCs/>
          <w:i/>
          <w:iCs/>
          <w:highlight w:val="yellow"/>
        </w:rPr>
        <w:t xml:space="preserve"> </w:t>
      </w:r>
      <w:r w:rsidRPr="00A019E4">
        <w:rPr>
          <w:bCs/>
          <w:highlight w:val="yellow"/>
        </w:rPr>
        <w:t xml:space="preserve">model performs the best – </w:t>
      </w:r>
      <w:r w:rsidRPr="00A019E4">
        <w:rPr>
          <w:bCs/>
          <w:i/>
          <w:iCs/>
          <w:highlight w:val="yellow"/>
        </w:rPr>
        <w:t>Table 2</w:t>
      </w:r>
      <w:r w:rsidRPr="00A019E4">
        <w:rPr>
          <w:b/>
          <w:i/>
          <w:iCs/>
          <w:highlight w:val="yellow"/>
        </w:rPr>
        <w:t xml:space="preserve"> </w:t>
      </w:r>
      <w:r w:rsidRPr="00A019E4">
        <w:rPr>
          <w:bCs/>
          <w:highlight w:val="yellow"/>
        </w:rPr>
        <w:t>and</w:t>
      </w:r>
      <w:r w:rsidRPr="00A019E4">
        <w:rPr>
          <w:b/>
          <w:i/>
          <w:iCs/>
          <w:highlight w:val="yellow"/>
        </w:rPr>
        <w:t xml:space="preserve"> </w:t>
      </w:r>
      <w:r w:rsidR="00BB6CE5" w:rsidRPr="00A019E4">
        <w:rPr>
          <w:bCs/>
          <w:i/>
          <w:iCs/>
          <w:highlight w:val="yellow"/>
        </w:rPr>
        <w:t xml:space="preserve">Table </w:t>
      </w:r>
      <w:r w:rsidRPr="00A019E4">
        <w:rPr>
          <w:bCs/>
          <w:i/>
          <w:iCs/>
          <w:highlight w:val="yellow"/>
        </w:rPr>
        <w:t>3</w:t>
      </w:r>
      <w:r w:rsidRPr="00A019E4">
        <w:rPr>
          <w:b/>
          <w:i/>
          <w:iCs/>
          <w:highlight w:val="yellow"/>
        </w:rPr>
        <w:t xml:space="preserve"> </w:t>
      </w:r>
      <w:r w:rsidRPr="00A019E4">
        <w:rPr>
          <w:bCs/>
          <w:highlight w:val="yellow"/>
        </w:rPr>
        <w:t>support this observation</w:t>
      </w:r>
      <w:r w:rsidR="00261779" w:rsidRPr="00A019E4">
        <w:rPr>
          <w:bCs/>
          <w:highlight w:val="yellow"/>
        </w:rPr>
        <w:t>. T</w:t>
      </w:r>
      <w:r w:rsidR="008D74E5" w:rsidRPr="00A019E4">
        <w:rPr>
          <w:bCs/>
          <w:highlight w:val="yellow"/>
        </w:rPr>
        <w:t>he projection from the SEIR-</w:t>
      </w:r>
      <w:proofErr w:type="spellStart"/>
      <w:r w:rsidR="008D74E5" w:rsidRPr="00A019E4">
        <w:rPr>
          <w:bCs/>
          <w:i/>
          <w:iCs/>
          <w:highlight w:val="yellow"/>
        </w:rPr>
        <w:t>fansy</w:t>
      </w:r>
      <w:proofErr w:type="spellEnd"/>
      <w:r w:rsidR="008D74E5" w:rsidRPr="00A019E4">
        <w:rPr>
          <w:bCs/>
          <w:highlight w:val="yellow"/>
        </w:rPr>
        <w:t xml:space="preserve"> model </w:t>
      </w:r>
      <w:proofErr w:type="gramStart"/>
      <w:r w:rsidR="008D74E5" w:rsidRPr="00A019E4">
        <w:rPr>
          <w:bCs/>
          <w:highlight w:val="yellow"/>
        </w:rPr>
        <w:t>are</w:t>
      </w:r>
      <w:proofErr w:type="gramEnd"/>
      <w:r w:rsidR="008D74E5" w:rsidRPr="00A019E4">
        <w:rPr>
          <w:bCs/>
          <w:highlight w:val="yellow"/>
        </w:rPr>
        <w:t xml:space="preserve"> the closest to the actual observed values on June 30 and July 10. The </w:t>
      </w:r>
      <w:proofErr w:type="spellStart"/>
      <w:r w:rsidR="008D74E5" w:rsidRPr="00A019E4">
        <w:rPr>
          <w:bCs/>
          <w:highlight w:val="yellow"/>
        </w:rPr>
        <w:t>eSIR</w:t>
      </w:r>
      <w:proofErr w:type="spellEnd"/>
      <w:r w:rsidR="008D74E5" w:rsidRPr="00A019E4">
        <w:rPr>
          <w:bCs/>
          <w:highlight w:val="yellow"/>
        </w:rPr>
        <w:t xml:space="preserve"> model </w:t>
      </w:r>
      <w:r w:rsidR="00F769F1" w:rsidRPr="00A019E4">
        <w:rPr>
          <w:bCs/>
          <w:highlight w:val="yellow"/>
        </w:rPr>
        <w:t>is</w:t>
      </w:r>
      <w:r w:rsidR="008D74E5" w:rsidRPr="00A019E4">
        <w:rPr>
          <w:bCs/>
          <w:highlight w:val="yellow"/>
        </w:rPr>
        <w:t xml:space="preserve"> much further off the mark. </w:t>
      </w:r>
      <w:r w:rsidR="00424FC9" w:rsidRPr="00A019E4">
        <w:rPr>
          <w:bCs/>
          <w:highlight w:val="yellow"/>
        </w:rPr>
        <w:t>In terms of prediction accuracy, the SEIR-</w:t>
      </w:r>
      <w:proofErr w:type="spellStart"/>
      <w:r w:rsidR="00424FC9" w:rsidRPr="00A019E4">
        <w:rPr>
          <w:bCs/>
          <w:i/>
          <w:iCs/>
          <w:highlight w:val="yellow"/>
        </w:rPr>
        <w:t>fansy</w:t>
      </w:r>
      <w:proofErr w:type="spellEnd"/>
      <w:r w:rsidR="00424FC9" w:rsidRPr="00A019E4">
        <w:rPr>
          <w:bCs/>
          <w:highlight w:val="yellow"/>
        </w:rPr>
        <w:t xml:space="preserve"> model has an SMAPE value of 0.72% and an </w:t>
      </w:r>
      <w:r w:rsidR="008B5F20" w:rsidRPr="00A019E4">
        <w:rPr>
          <w:bCs/>
          <w:highlight w:val="yellow"/>
        </w:rPr>
        <w:t>MSRPE</w:t>
      </w:r>
      <w:r w:rsidR="00424FC9" w:rsidRPr="00A019E4">
        <w:rPr>
          <w:bCs/>
          <w:highlight w:val="yellow"/>
        </w:rPr>
        <w:t xml:space="preserve"> value of 0.02. For </w:t>
      </w:r>
      <w:proofErr w:type="spellStart"/>
      <w:r w:rsidR="00424FC9" w:rsidRPr="00A019E4">
        <w:rPr>
          <w:bCs/>
          <w:highlight w:val="yellow"/>
        </w:rPr>
        <w:t>eSIR</w:t>
      </w:r>
      <w:proofErr w:type="spellEnd"/>
      <w:r w:rsidR="00424FC9" w:rsidRPr="00A019E4">
        <w:rPr>
          <w:bCs/>
          <w:highlight w:val="yellow"/>
        </w:rPr>
        <w:t xml:space="preserve"> model, </w:t>
      </w:r>
      <w:r w:rsidR="00834E27" w:rsidRPr="00A019E4">
        <w:rPr>
          <w:bCs/>
          <w:highlight w:val="yellow"/>
        </w:rPr>
        <w:t>those values are at</w:t>
      </w:r>
      <w:r w:rsidR="00424FC9" w:rsidRPr="00A019E4">
        <w:rPr>
          <w:bCs/>
          <w:highlight w:val="yellow"/>
        </w:rPr>
        <w:t xml:space="preserve"> 33.83% (SMAPE) and 1.55 (</w:t>
      </w:r>
      <w:r w:rsidR="008B5F20" w:rsidRPr="00A019E4">
        <w:rPr>
          <w:bCs/>
          <w:highlight w:val="yellow"/>
        </w:rPr>
        <w:t>MSRPE</w:t>
      </w:r>
      <w:r w:rsidR="00424FC9" w:rsidRPr="00A019E4">
        <w:rPr>
          <w:bCs/>
          <w:highlight w:val="yellow"/>
        </w:rPr>
        <w:t>).</w:t>
      </w:r>
      <w:r w:rsidR="00893BC9" w:rsidRPr="00A019E4">
        <w:rPr>
          <w:bCs/>
          <w:highlight w:val="yellow"/>
        </w:rPr>
        <w:t xml:space="preserve"> </w:t>
      </w:r>
    </w:p>
    <w:p w14:paraId="6190580C" w14:textId="77777777" w:rsidR="00F3357B" w:rsidRPr="00A019E4" w:rsidRDefault="00F3357B" w:rsidP="00487208">
      <w:pPr>
        <w:spacing w:line="480" w:lineRule="auto"/>
        <w:jc w:val="both"/>
        <w:rPr>
          <w:b/>
          <w:i/>
          <w:iCs/>
          <w:highlight w:val="yellow"/>
        </w:rPr>
      </w:pPr>
      <w:r w:rsidRPr="00A019E4">
        <w:rPr>
          <w:b/>
          <w:i/>
          <w:iCs/>
          <w:highlight w:val="yellow"/>
        </w:rPr>
        <w:t xml:space="preserve">3.3. </w:t>
      </w:r>
      <w:r w:rsidR="008B5F20" w:rsidRPr="00A019E4">
        <w:rPr>
          <w:b/>
          <w:i/>
          <w:iCs/>
          <w:highlight w:val="yellow"/>
        </w:rPr>
        <w:t xml:space="preserve">Estimation of </w:t>
      </w:r>
      <w:r w:rsidR="00DA1533" w:rsidRPr="00A019E4">
        <w:rPr>
          <w:b/>
          <w:i/>
          <w:iCs/>
          <w:highlight w:val="yellow"/>
        </w:rPr>
        <w:t>r</w:t>
      </w:r>
      <w:r w:rsidR="008B5F20" w:rsidRPr="00A019E4">
        <w:rPr>
          <w:b/>
          <w:i/>
          <w:iCs/>
          <w:highlight w:val="yellow"/>
        </w:rPr>
        <w:t xml:space="preserve">eported </w:t>
      </w:r>
      <w:r w:rsidR="00DA1533" w:rsidRPr="00A019E4">
        <w:rPr>
          <w:b/>
          <w:i/>
          <w:iCs/>
          <w:highlight w:val="yellow"/>
        </w:rPr>
        <w:t>d</w:t>
      </w:r>
      <w:r w:rsidR="008B5F20" w:rsidRPr="00A019E4">
        <w:rPr>
          <w:b/>
          <w:i/>
          <w:iCs/>
          <w:highlight w:val="yellow"/>
        </w:rPr>
        <w:t xml:space="preserve">eath </w:t>
      </w:r>
      <w:r w:rsidR="00DA1533" w:rsidRPr="00A019E4">
        <w:rPr>
          <w:b/>
          <w:i/>
          <w:iCs/>
          <w:highlight w:val="yellow"/>
        </w:rPr>
        <w:t>c</w:t>
      </w:r>
      <w:r w:rsidR="008B5F20" w:rsidRPr="00A019E4">
        <w:rPr>
          <w:b/>
          <w:i/>
          <w:iCs/>
          <w:highlight w:val="yellow"/>
        </w:rPr>
        <w:t>ounts</w:t>
      </w:r>
    </w:p>
    <w:p w14:paraId="692ECC4D" w14:textId="27ABDDED" w:rsidR="001F4FBD" w:rsidRPr="00A019E4" w:rsidRDefault="00004FFA" w:rsidP="00487208">
      <w:pPr>
        <w:spacing w:line="480" w:lineRule="auto"/>
        <w:jc w:val="both"/>
        <w:rPr>
          <w:b/>
          <w:highlight w:val="yellow"/>
        </w:rPr>
      </w:pPr>
      <w:r w:rsidRPr="00A019E4">
        <w:rPr>
          <w:highlight w:val="yellow"/>
        </w:rPr>
        <w:t>From</w:t>
      </w:r>
      <w:r w:rsidR="00970153" w:rsidRPr="00A019E4">
        <w:rPr>
          <w:highlight w:val="yellow"/>
        </w:rPr>
        <w:t xml:space="preserve"> </w:t>
      </w:r>
      <w:r w:rsidR="00970153" w:rsidRPr="00A019E4">
        <w:rPr>
          <w:i/>
          <w:iCs/>
          <w:highlight w:val="yellow"/>
        </w:rPr>
        <w:t xml:space="preserve">Figure </w:t>
      </w:r>
      <w:r w:rsidR="00707DD7" w:rsidRPr="00A019E4">
        <w:rPr>
          <w:i/>
          <w:iCs/>
          <w:highlight w:val="yellow"/>
        </w:rPr>
        <w:t>8</w:t>
      </w:r>
      <w:r w:rsidR="00970153" w:rsidRPr="00A019E4">
        <w:rPr>
          <w:i/>
          <w:iCs/>
          <w:highlight w:val="yellow"/>
        </w:rPr>
        <w:t xml:space="preserve"> </w:t>
      </w:r>
      <w:r w:rsidR="00970153" w:rsidRPr="00A019E4">
        <w:rPr>
          <w:highlight w:val="yellow"/>
        </w:rPr>
        <w:t>and</w:t>
      </w:r>
      <w:r w:rsidR="00970153" w:rsidRPr="00A019E4">
        <w:rPr>
          <w:i/>
          <w:iCs/>
          <w:highlight w:val="yellow"/>
        </w:rPr>
        <w:t xml:space="preserve"> </w:t>
      </w:r>
      <w:r w:rsidR="00707DD7" w:rsidRPr="00A019E4">
        <w:rPr>
          <w:i/>
          <w:iCs/>
          <w:highlight w:val="yellow"/>
        </w:rPr>
        <w:t>Figure 11</w:t>
      </w:r>
      <w:r w:rsidR="00970153" w:rsidRPr="00A019E4">
        <w:rPr>
          <w:highlight w:val="yellow"/>
        </w:rPr>
        <w:t xml:space="preserve">, we note that </w:t>
      </w:r>
      <w:r w:rsidRPr="00A019E4">
        <w:rPr>
          <w:highlight w:val="yellow"/>
        </w:rPr>
        <w:t xml:space="preserve">the </w:t>
      </w:r>
      <w:proofErr w:type="spellStart"/>
      <w:r w:rsidRPr="00A019E4">
        <w:rPr>
          <w:highlight w:val="yellow"/>
        </w:rPr>
        <w:t>eSIR</w:t>
      </w:r>
      <w:proofErr w:type="spellEnd"/>
      <w:r w:rsidR="0021590F" w:rsidRPr="00A019E4">
        <w:rPr>
          <w:highlight w:val="yellow"/>
        </w:rPr>
        <w:t xml:space="preserve"> and</w:t>
      </w:r>
      <w:r w:rsidRPr="00A019E4">
        <w:rPr>
          <w:highlight w:val="yellow"/>
        </w:rPr>
        <w:t xml:space="preserve"> SEIR-</w:t>
      </w:r>
      <w:proofErr w:type="spellStart"/>
      <w:r w:rsidRPr="00A019E4">
        <w:rPr>
          <w:i/>
          <w:iCs/>
          <w:highlight w:val="yellow"/>
        </w:rPr>
        <w:t>fansy</w:t>
      </w:r>
      <w:proofErr w:type="spellEnd"/>
      <w:r w:rsidRPr="00A019E4">
        <w:rPr>
          <w:highlight w:val="yellow"/>
        </w:rPr>
        <w:t xml:space="preserve"> models almost always overestimate the confirmed cumulative death counts. </w:t>
      </w:r>
      <w:r w:rsidR="00D87B0C" w:rsidRPr="00A019E4">
        <w:rPr>
          <w:highlight w:val="yellow"/>
        </w:rPr>
        <w:t xml:space="preserve">The </w:t>
      </w:r>
      <w:proofErr w:type="spellStart"/>
      <w:r w:rsidR="00D87B0C" w:rsidRPr="00A019E4">
        <w:rPr>
          <w:highlight w:val="yellow"/>
        </w:rPr>
        <w:t>eSIR</w:t>
      </w:r>
      <w:proofErr w:type="spellEnd"/>
      <w:r w:rsidR="00D87B0C" w:rsidRPr="00A019E4">
        <w:rPr>
          <w:highlight w:val="yellow"/>
        </w:rPr>
        <w:t xml:space="preserve"> model exhibits the poorest performance of the four </w:t>
      </w:r>
      <w:r w:rsidR="00D87B0C" w:rsidRPr="00A019E4">
        <w:rPr>
          <w:highlight w:val="yellow"/>
        </w:rPr>
        <w:lastRenderedPageBreak/>
        <w:t xml:space="preserve">models considered here – projecting an exponentially growing death count, whereas the observed data and projections from the </w:t>
      </w:r>
      <w:r w:rsidR="00364B2B" w:rsidRPr="00A019E4">
        <w:rPr>
          <w:highlight w:val="yellow"/>
        </w:rPr>
        <w:t>SEIR-</w:t>
      </w:r>
      <w:proofErr w:type="spellStart"/>
      <w:r w:rsidR="00364B2B" w:rsidRPr="00A019E4">
        <w:rPr>
          <w:i/>
          <w:iCs/>
          <w:highlight w:val="yellow"/>
        </w:rPr>
        <w:t>fansy</w:t>
      </w:r>
      <w:proofErr w:type="spellEnd"/>
      <w:r w:rsidR="00D87B0C" w:rsidRPr="00A019E4">
        <w:rPr>
          <w:highlight w:val="yellow"/>
        </w:rPr>
        <w:t xml:space="preserve"> model show</w:t>
      </w:r>
      <w:r w:rsidR="00364B2B" w:rsidRPr="00A019E4">
        <w:rPr>
          <w:highlight w:val="yellow"/>
        </w:rPr>
        <w:t>s</w:t>
      </w:r>
      <w:r w:rsidR="00D87B0C" w:rsidRPr="00A019E4">
        <w:rPr>
          <w:highlight w:val="yellow"/>
        </w:rPr>
        <w:t xml:space="preserve"> a linear</w:t>
      </w:r>
      <w:r w:rsidR="00095369" w:rsidRPr="00A019E4">
        <w:rPr>
          <w:highlight w:val="yellow"/>
        </w:rPr>
        <w:t>-like</w:t>
      </w:r>
      <w:r w:rsidR="00D87B0C" w:rsidRPr="00A019E4">
        <w:rPr>
          <w:highlight w:val="yellow"/>
        </w:rPr>
        <w:t xml:space="preserve"> trend. </w:t>
      </w:r>
      <w:r w:rsidR="00FE65F4" w:rsidRPr="00A019E4">
        <w:rPr>
          <w:highlight w:val="yellow"/>
        </w:rPr>
        <w:t>From</w:t>
      </w:r>
      <w:r w:rsidR="00FE65F4" w:rsidRPr="00A019E4">
        <w:rPr>
          <w:b/>
          <w:bCs/>
          <w:i/>
          <w:iCs/>
          <w:highlight w:val="yellow"/>
        </w:rPr>
        <w:t xml:space="preserve"> </w:t>
      </w:r>
      <w:r w:rsidR="00FE65F4" w:rsidRPr="00A019E4">
        <w:rPr>
          <w:i/>
          <w:iCs/>
          <w:highlight w:val="yellow"/>
        </w:rPr>
        <w:t>Table</w:t>
      </w:r>
      <w:r w:rsidR="00DC40ED" w:rsidRPr="00A019E4">
        <w:rPr>
          <w:i/>
          <w:iCs/>
          <w:highlight w:val="yellow"/>
        </w:rPr>
        <w:t xml:space="preserve"> </w:t>
      </w:r>
      <w:r w:rsidR="007B0CD0" w:rsidRPr="00A019E4">
        <w:rPr>
          <w:i/>
          <w:iCs/>
          <w:highlight w:val="yellow"/>
        </w:rPr>
        <w:t>2</w:t>
      </w:r>
      <w:r w:rsidR="00FE65F4" w:rsidRPr="00A019E4">
        <w:rPr>
          <w:i/>
          <w:iCs/>
          <w:highlight w:val="yellow"/>
        </w:rPr>
        <w:t xml:space="preserve"> and</w:t>
      </w:r>
      <w:r w:rsidR="007B0734" w:rsidRPr="00A019E4">
        <w:rPr>
          <w:i/>
          <w:iCs/>
          <w:highlight w:val="yellow"/>
        </w:rPr>
        <w:t xml:space="preserve"> Table</w:t>
      </w:r>
      <w:r w:rsidR="00FE65F4" w:rsidRPr="00A019E4">
        <w:rPr>
          <w:i/>
          <w:iCs/>
          <w:highlight w:val="yellow"/>
        </w:rPr>
        <w:t xml:space="preserve"> </w:t>
      </w:r>
      <w:r w:rsidR="007B0CD0" w:rsidRPr="00A019E4">
        <w:rPr>
          <w:i/>
          <w:iCs/>
          <w:highlight w:val="yellow"/>
        </w:rPr>
        <w:t>3</w:t>
      </w:r>
      <w:r w:rsidR="00FE65F4" w:rsidRPr="00A019E4">
        <w:rPr>
          <w:highlight w:val="yellow"/>
        </w:rPr>
        <w:t>, t</w:t>
      </w:r>
      <w:r w:rsidR="00D87B0C" w:rsidRPr="00A019E4">
        <w:rPr>
          <w:highlight w:val="yellow"/>
        </w:rPr>
        <w:t xml:space="preserve">he SMAPE and </w:t>
      </w:r>
      <w:r w:rsidR="008B5F20" w:rsidRPr="00A019E4">
        <w:rPr>
          <w:highlight w:val="yellow"/>
        </w:rPr>
        <w:t>MSRPE</w:t>
      </w:r>
      <w:r w:rsidR="00D87B0C" w:rsidRPr="00A019E4">
        <w:rPr>
          <w:highlight w:val="yellow"/>
        </w:rPr>
        <w:t xml:space="preserve"> values, along with comparison of projections with observed data</w:t>
      </w:r>
      <w:r w:rsidR="002B176F" w:rsidRPr="00A019E4">
        <w:rPr>
          <w:highlight w:val="yellow"/>
        </w:rPr>
        <w:t xml:space="preserve"> </w:t>
      </w:r>
      <w:r w:rsidR="00D87B0C" w:rsidRPr="00A019E4">
        <w:rPr>
          <w:highlight w:val="yellow"/>
        </w:rPr>
        <w:t xml:space="preserve">reveal that the </w:t>
      </w:r>
      <w:r w:rsidR="00C76B1F" w:rsidRPr="00A019E4">
        <w:rPr>
          <w:highlight w:val="yellow"/>
        </w:rPr>
        <w:t>SEIR-</w:t>
      </w:r>
      <w:proofErr w:type="spellStart"/>
      <w:r w:rsidR="00C76B1F" w:rsidRPr="00A019E4">
        <w:rPr>
          <w:i/>
          <w:iCs/>
          <w:highlight w:val="yellow"/>
        </w:rPr>
        <w:t>fansy</w:t>
      </w:r>
      <w:proofErr w:type="spellEnd"/>
      <w:r w:rsidR="00C76B1F" w:rsidRPr="00A019E4">
        <w:rPr>
          <w:i/>
          <w:iCs/>
          <w:highlight w:val="yellow"/>
        </w:rPr>
        <w:t xml:space="preserve"> </w:t>
      </w:r>
      <w:r w:rsidR="00C76B1F" w:rsidRPr="00A019E4">
        <w:rPr>
          <w:highlight w:val="yellow"/>
        </w:rPr>
        <w:t xml:space="preserve">model </w:t>
      </w:r>
      <w:r w:rsidR="00D87B0C" w:rsidRPr="00A019E4">
        <w:rPr>
          <w:highlight w:val="yellow"/>
        </w:rPr>
        <w:t xml:space="preserve">is the </w:t>
      </w:r>
      <w:r w:rsidR="003F0FA2" w:rsidRPr="00A019E4">
        <w:rPr>
          <w:highlight w:val="yellow"/>
        </w:rPr>
        <w:t>more</w:t>
      </w:r>
      <w:r w:rsidR="00D87B0C" w:rsidRPr="00A019E4">
        <w:rPr>
          <w:highlight w:val="yellow"/>
        </w:rPr>
        <w:t xml:space="preserve"> accurate (SMAPE: </w:t>
      </w:r>
      <w:r w:rsidR="005A6DAE" w:rsidRPr="00A019E4">
        <w:rPr>
          <w:highlight w:val="yellow"/>
        </w:rPr>
        <w:t>7.13</w:t>
      </w:r>
      <w:r w:rsidR="00D87B0C" w:rsidRPr="00A019E4">
        <w:rPr>
          <w:highlight w:val="yellow"/>
        </w:rPr>
        <w:t xml:space="preserve">%, </w:t>
      </w:r>
      <w:r w:rsidR="008B5F20" w:rsidRPr="00A019E4">
        <w:rPr>
          <w:highlight w:val="yellow"/>
        </w:rPr>
        <w:t>MSRPE</w:t>
      </w:r>
      <w:r w:rsidR="00D87B0C" w:rsidRPr="00A019E4">
        <w:rPr>
          <w:highlight w:val="yellow"/>
        </w:rPr>
        <w:t>: 0.</w:t>
      </w:r>
      <w:r w:rsidR="005A6DAE" w:rsidRPr="00A019E4">
        <w:rPr>
          <w:highlight w:val="yellow"/>
        </w:rPr>
        <w:t>19</w:t>
      </w:r>
      <w:r w:rsidR="00D87B0C" w:rsidRPr="00A019E4">
        <w:rPr>
          <w:highlight w:val="yellow"/>
        </w:rPr>
        <w:t>)</w:t>
      </w:r>
      <w:r w:rsidR="003F0FA2" w:rsidRPr="00A019E4">
        <w:rPr>
          <w:highlight w:val="yellow"/>
        </w:rPr>
        <w:t xml:space="preserve"> as compared to the </w:t>
      </w:r>
      <w:proofErr w:type="spellStart"/>
      <w:r w:rsidR="00D87B0C" w:rsidRPr="00A019E4">
        <w:rPr>
          <w:highlight w:val="yellow"/>
        </w:rPr>
        <w:t>eSIR</w:t>
      </w:r>
      <w:proofErr w:type="spellEnd"/>
      <w:r w:rsidR="00D87B0C" w:rsidRPr="00A019E4">
        <w:rPr>
          <w:highlight w:val="yellow"/>
        </w:rPr>
        <w:t xml:space="preserve"> model (SMAPE: 26.30%, </w:t>
      </w:r>
      <w:r w:rsidR="008B5F20" w:rsidRPr="00A019E4">
        <w:rPr>
          <w:highlight w:val="yellow"/>
        </w:rPr>
        <w:t>MSRPE</w:t>
      </w:r>
      <w:r w:rsidR="00D87B0C" w:rsidRPr="00A019E4">
        <w:rPr>
          <w:highlight w:val="yellow"/>
        </w:rPr>
        <w:t>: 1</w:t>
      </w:r>
      <w:r w:rsidR="00A541EF" w:rsidRPr="00A019E4">
        <w:rPr>
          <w:highlight w:val="yellow"/>
        </w:rPr>
        <w:t>.</w:t>
      </w:r>
      <w:r w:rsidR="00D87B0C" w:rsidRPr="00A019E4">
        <w:rPr>
          <w:highlight w:val="yellow"/>
        </w:rPr>
        <w:t>07)</w:t>
      </w:r>
      <w:r w:rsidR="003F0FA2" w:rsidRPr="00A019E4">
        <w:rPr>
          <w:highlight w:val="yellow"/>
        </w:rPr>
        <w:t xml:space="preserve">. </w:t>
      </w:r>
      <w:r w:rsidR="00636F77" w:rsidRPr="00A019E4">
        <w:rPr>
          <w:highlight w:val="yellow"/>
        </w:rPr>
        <w:t xml:space="preserve">Relative to the </w:t>
      </w:r>
      <w:proofErr w:type="spellStart"/>
      <w:r w:rsidR="00636F77" w:rsidRPr="00A019E4">
        <w:rPr>
          <w:highlight w:val="yellow"/>
        </w:rPr>
        <w:t>eSIR</w:t>
      </w:r>
      <w:proofErr w:type="spellEnd"/>
      <w:r w:rsidR="00636F77" w:rsidRPr="00A019E4">
        <w:rPr>
          <w:highlight w:val="yellow"/>
        </w:rPr>
        <w:t xml:space="preserve"> model, the Rel-MSPE values of the models reveal </w:t>
      </w:r>
      <w:r w:rsidR="00A75367" w:rsidRPr="00A019E4">
        <w:rPr>
          <w:highlight w:val="yellow"/>
        </w:rPr>
        <w:t>that the SEIR-</w:t>
      </w:r>
      <w:proofErr w:type="spellStart"/>
      <w:r w:rsidR="00A75367" w:rsidRPr="00A019E4">
        <w:rPr>
          <w:i/>
          <w:iCs/>
          <w:highlight w:val="yellow"/>
        </w:rPr>
        <w:t>fansy</w:t>
      </w:r>
      <w:proofErr w:type="spellEnd"/>
      <w:r w:rsidR="00A75367" w:rsidRPr="00A019E4">
        <w:rPr>
          <w:highlight w:val="yellow"/>
        </w:rPr>
        <w:t xml:space="preserve"> model perform</w:t>
      </w:r>
      <w:r w:rsidR="005D7EF6" w:rsidRPr="00A019E4">
        <w:rPr>
          <w:highlight w:val="yellow"/>
        </w:rPr>
        <w:t>s</w:t>
      </w:r>
      <w:r w:rsidR="00A75367" w:rsidRPr="00A019E4">
        <w:rPr>
          <w:highlight w:val="yellow"/>
        </w:rPr>
        <w:t xml:space="preserve"> better</w:t>
      </w:r>
      <w:r w:rsidR="005D7EF6" w:rsidRPr="00A019E4">
        <w:rPr>
          <w:highlight w:val="yellow"/>
        </w:rPr>
        <w:t xml:space="preserve"> </w:t>
      </w:r>
      <w:r w:rsidR="00636F77" w:rsidRPr="00A019E4">
        <w:rPr>
          <w:highlight w:val="yellow"/>
        </w:rPr>
        <w:t>(Rel-MSPE: 7.61).</w:t>
      </w:r>
      <w:r w:rsidR="00A75367" w:rsidRPr="00A019E4">
        <w:rPr>
          <w:highlight w:val="yellow"/>
        </w:rPr>
        <w:t xml:space="preserve"> </w:t>
      </w:r>
      <w:r w:rsidR="00FE65F4" w:rsidRPr="00A019E4">
        <w:rPr>
          <w:highlight w:val="yellow"/>
        </w:rPr>
        <w:t xml:space="preserve">Judging by values of Pearson’s correlation coefficient, </w:t>
      </w:r>
      <w:r w:rsidR="00E13DC6" w:rsidRPr="00A019E4">
        <w:rPr>
          <w:highlight w:val="yellow"/>
        </w:rPr>
        <w:t xml:space="preserve">both </w:t>
      </w:r>
      <w:r w:rsidR="00FE65F4" w:rsidRPr="00A019E4">
        <w:rPr>
          <w:highlight w:val="yellow"/>
        </w:rPr>
        <w:t>sets of projections are highly correlated with the observed dat</w:t>
      </w:r>
      <w:r w:rsidR="00C44C7E" w:rsidRPr="00A019E4">
        <w:rPr>
          <w:highlight w:val="yellow"/>
        </w:rPr>
        <w:t>a</w:t>
      </w:r>
      <w:r w:rsidR="006C41D9" w:rsidRPr="00A019E4">
        <w:rPr>
          <w:highlight w:val="yellow"/>
        </w:rPr>
        <w:t>.</w:t>
      </w:r>
      <w:r w:rsidR="00C44C7E" w:rsidRPr="00A019E4">
        <w:rPr>
          <w:highlight w:val="yellow"/>
        </w:rPr>
        <w:t xml:space="preserve"> Lin’s concordance coefficient yields an ordering of SEIR</w:t>
      </w:r>
      <w:r w:rsidR="0090727D" w:rsidRPr="00A019E4">
        <w:rPr>
          <w:highlight w:val="yellow"/>
        </w:rPr>
        <w:t>-</w:t>
      </w:r>
      <w:proofErr w:type="spellStart"/>
      <w:r w:rsidR="0090727D" w:rsidRPr="00A019E4">
        <w:rPr>
          <w:i/>
          <w:iCs/>
          <w:highlight w:val="yellow"/>
        </w:rPr>
        <w:t>fansy</w:t>
      </w:r>
      <w:proofErr w:type="spellEnd"/>
      <w:r w:rsidR="00C44C7E" w:rsidRPr="00A019E4">
        <w:rPr>
          <w:highlight w:val="yellow"/>
        </w:rPr>
        <w:t xml:space="preserve"> (0.7</w:t>
      </w:r>
      <w:r w:rsidR="00372269" w:rsidRPr="00A019E4">
        <w:rPr>
          <w:highlight w:val="yellow"/>
        </w:rPr>
        <w:t>42</w:t>
      </w:r>
      <w:r w:rsidR="00C44C7E" w:rsidRPr="00A019E4">
        <w:rPr>
          <w:highlight w:val="yellow"/>
        </w:rPr>
        <w:t xml:space="preserve">), followed by </w:t>
      </w:r>
      <w:proofErr w:type="spellStart"/>
      <w:r w:rsidR="00C44C7E" w:rsidRPr="00A019E4">
        <w:rPr>
          <w:highlight w:val="yellow"/>
        </w:rPr>
        <w:t>eSIR</w:t>
      </w:r>
      <w:proofErr w:type="spellEnd"/>
      <w:r w:rsidR="00C44C7E" w:rsidRPr="00A019E4">
        <w:rPr>
          <w:highlight w:val="yellow"/>
        </w:rPr>
        <w:t xml:space="preserve"> (0.206)</w:t>
      </w:r>
      <w:r w:rsidR="001F4FBD" w:rsidRPr="00A019E4">
        <w:rPr>
          <w:highlight w:val="yellow"/>
        </w:rPr>
        <w:t>.</w:t>
      </w:r>
    </w:p>
    <w:p w14:paraId="77BD3059" w14:textId="77777777" w:rsidR="008F425E" w:rsidRPr="00A019E4" w:rsidRDefault="008F425E" w:rsidP="00487208">
      <w:pPr>
        <w:spacing w:line="480" w:lineRule="auto"/>
        <w:jc w:val="both"/>
        <w:rPr>
          <w:b/>
          <w:i/>
          <w:iCs/>
          <w:highlight w:val="yellow"/>
        </w:rPr>
      </w:pPr>
      <w:r w:rsidRPr="00A019E4">
        <w:rPr>
          <w:b/>
          <w:i/>
          <w:iCs/>
          <w:highlight w:val="yellow"/>
        </w:rPr>
        <w:t xml:space="preserve">3.4. </w:t>
      </w:r>
      <w:r w:rsidR="00D9020D" w:rsidRPr="00A019E4">
        <w:rPr>
          <w:b/>
          <w:i/>
          <w:iCs/>
          <w:highlight w:val="yellow"/>
        </w:rPr>
        <w:t xml:space="preserve">Estimation of </w:t>
      </w:r>
      <w:r w:rsidR="00A70681" w:rsidRPr="00A019E4">
        <w:rPr>
          <w:b/>
          <w:i/>
          <w:iCs/>
          <w:highlight w:val="yellow"/>
        </w:rPr>
        <w:t>u</w:t>
      </w:r>
      <w:r w:rsidR="00D9020D" w:rsidRPr="00A019E4">
        <w:rPr>
          <w:b/>
          <w:i/>
          <w:iCs/>
          <w:highlight w:val="yellow"/>
        </w:rPr>
        <w:t xml:space="preserve">nreported </w:t>
      </w:r>
      <w:r w:rsidR="00A70681" w:rsidRPr="00A019E4">
        <w:rPr>
          <w:b/>
          <w:i/>
          <w:iCs/>
          <w:highlight w:val="yellow"/>
        </w:rPr>
        <w:t>c</w:t>
      </w:r>
      <w:r w:rsidR="00D9020D" w:rsidRPr="00A019E4">
        <w:rPr>
          <w:b/>
          <w:i/>
          <w:iCs/>
          <w:highlight w:val="yellow"/>
        </w:rPr>
        <w:t xml:space="preserve">ase and </w:t>
      </w:r>
      <w:r w:rsidR="00A70681" w:rsidRPr="00A019E4">
        <w:rPr>
          <w:b/>
          <w:i/>
          <w:iCs/>
          <w:highlight w:val="yellow"/>
        </w:rPr>
        <w:t>d</w:t>
      </w:r>
      <w:r w:rsidR="00D9020D" w:rsidRPr="00A019E4">
        <w:rPr>
          <w:b/>
          <w:i/>
          <w:iCs/>
          <w:highlight w:val="yellow"/>
        </w:rPr>
        <w:t xml:space="preserve">eath </w:t>
      </w:r>
      <w:r w:rsidR="00A70681" w:rsidRPr="00A019E4">
        <w:rPr>
          <w:b/>
          <w:i/>
          <w:iCs/>
          <w:highlight w:val="yellow"/>
        </w:rPr>
        <w:t>c</w:t>
      </w:r>
      <w:r w:rsidR="00D9020D" w:rsidRPr="00A019E4">
        <w:rPr>
          <w:b/>
          <w:i/>
          <w:iCs/>
          <w:highlight w:val="yellow"/>
        </w:rPr>
        <w:t>ounts</w:t>
      </w:r>
    </w:p>
    <w:p w14:paraId="79DA646E" w14:textId="6E591075" w:rsidR="00052219" w:rsidRDefault="005D632F" w:rsidP="00487208">
      <w:pPr>
        <w:spacing w:line="480" w:lineRule="auto"/>
        <w:jc w:val="both"/>
        <w:rPr>
          <w:i/>
          <w:iCs/>
          <w:color w:val="000000" w:themeColor="text1"/>
        </w:rPr>
      </w:pPr>
      <w:r w:rsidRPr="00A019E4">
        <w:rPr>
          <w:highlight w:val="yellow"/>
        </w:rPr>
        <w:t xml:space="preserve">From </w:t>
      </w:r>
      <w:r w:rsidRPr="00A019E4">
        <w:rPr>
          <w:i/>
          <w:iCs/>
          <w:highlight w:val="yellow"/>
        </w:rPr>
        <w:t xml:space="preserve">Table </w:t>
      </w:r>
      <w:r w:rsidR="007B0CD0" w:rsidRPr="00A019E4">
        <w:rPr>
          <w:i/>
          <w:iCs/>
          <w:highlight w:val="yellow"/>
        </w:rPr>
        <w:t>4</w:t>
      </w:r>
      <w:r w:rsidRPr="00A019E4">
        <w:rPr>
          <w:highlight w:val="yellow"/>
        </w:rPr>
        <w:t>, we observe that the SEIR</w:t>
      </w:r>
      <w:r w:rsidR="00722B95" w:rsidRPr="00A019E4">
        <w:rPr>
          <w:highlight w:val="yellow"/>
        </w:rPr>
        <w:t>-</w:t>
      </w:r>
      <w:proofErr w:type="spellStart"/>
      <w:r w:rsidR="00722B95" w:rsidRPr="00A019E4">
        <w:rPr>
          <w:i/>
          <w:iCs/>
          <w:highlight w:val="yellow"/>
        </w:rPr>
        <w:t>fansy</w:t>
      </w:r>
      <w:proofErr w:type="spellEnd"/>
      <w:r w:rsidRPr="00A019E4">
        <w:rPr>
          <w:highlight w:val="yellow"/>
        </w:rPr>
        <w:t xml:space="preserve"> model projects the maximum count of active cases</w:t>
      </w:r>
      <w:r w:rsidR="004942CB" w:rsidRPr="00A019E4">
        <w:rPr>
          <w:highlight w:val="yellow"/>
        </w:rPr>
        <w:t xml:space="preserve"> and cumulative deaths</w:t>
      </w:r>
      <w:r w:rsidRPr="00A019E4">
        <w:rPr>
          <w:highlight w:val="yellow"/>
        </w:rPr>
        <w:t xml:space="preserve"> on June 30 and July 10, followed by the ICM. The relative ordering of projections is reversed for cumulative cases, with the ICM projecting maximum case counts, followed by the SEIR-</w:t>
      </w:r>
      <w:proofErr w:type="spellStart"/>
      <w:r w:rsidRPr="00A019E4">
        <w:rPr>
          <w:i/>
          <w:iCs/>
          <w:highlight w:val="yellow"/>
        </w:rPr>
        <w:t>fansy</w:t>
      </w:r>
      <w:proofErr w:type="spellEnd"/>
      <w:r w:rsidRPr="00A019E4">
        <w:rPr>
          <w:i/>
          <w:iCs/>
          <w:highlight w:val="yellow"/>
        </w:rPr>
        <w:t xml:space="preserve"> </w:t>
      </w:r>
      <w:r w:rsidRPr="00A019E4">
        <w:rPr>
          <w:highlight w:val="yellow"/>
        </w:rPr>
        <w:t xml:space="preserve">model and finally, the </w:t>
      </w:r>
      <w:r w:rsidR="00D53290" w:rsidRPr="00A019E4">
        <w:rPr>
          <w:highlight w:val="yellow"/>
        </w:rPr>
        <w:t>SAPHIRE</w:t>
      </w:r>
      <w:r w:rsidRPr="00A019E4">
        <w:rPr>
          <w:highlight w:val="yellow"/>
        </w:rPr>
        <w:t xml:space="preserve"> model. </w:t>
      </w:r>
      <w:r w:rsidR="007930CF" w:rsidRPr="00A019E4">
        <w:rPr>
          <w:highlight w:val="yellow"/>
        </w:rPr>
        <w:t xml:space="preserve"> </w:t>
      </w:r>
      <w:r w:rsidR="00D9020D" w:rsidRPr="00A019E4">
        <w:rPr>
          <w:highlight w:val="yellow"/>
        </w:rPr>
        <w:t xml:space="preserve"> </w:t>
      </w:r>
      <w:r w:rsidR="004B7F65" w:rsidRPr="00A019E4">
        <w:rPr>
          <w:color w:val="7030A0"/>
          <w:highlight w:val="yellow"/>
        </w:rPr>
        <w:t xml:space="preserve"> </w:t>
      </w:r>
      <w:r w:rsidR="005A3EAC" w:rsidRPr="00A019E4">
        <w:rPr>
          <w:color w:val="000000" w:themeColor="text1"/>
          <w:highlight w:val="yellow"/>
        </w:rPr>
        <w:t xml:space="preserve">Comparing underreporting factors (total counts/observed counts), we note that the factors remain </w:t>
      </w:r>
      <w:r w:rsidR="00B47CB8" w:rsidRPr="00A019E4">
        <w:rPr>
          <w:color w:val="000000" w:themeColor="text1"/>
          <w:highlight w:val="yellow"/>
        </w:rPr>
        <w:t xml:space="preserve">fairly </w:t>
      </w:r>
      <w:r w:rsidR="005A3EAC" w:rsidRPr="00A019E4">
        <w:rPr>
          <w:color w:val="000000" w:themeColor="text1"/>
          <w:highlight w:val="yellow"/>
        </w:rPr>
        <w:t xml:space="preserve">comparable over time (June 30 vs July 10). </w:t>
      </w:r>
      <w:r w:rsidR="00B47CB8" w:rsidRPr="00A019E4">
        <w:rPr>
          <w:color w:val="000000" w:themeColor="text1"/>
          <w:highlight w:val="yellow"/>
        </w:rPr>
        <w:t>For active case counts</w:t>
      </w:r>
      <w:r w:rsidR="0094573F" w:rsidRPr="00A019E4">
        <w:rPr>
          <w:color w:val="000000" w:themeColor="text1"/>
          <w:highlight w:val="yellow"/>
        </w:rPr>
        <w:t xml:space="preserve"> and cumulative death counts</w:t>
      </w:r>
      <w:r w:rsidR="00B47CB8" w:rsidRPr="00A019E4">
        <w:rPr>
          <w:color w:val="000000" w:themeColor="text1"/>
          <w:highlight w:val="yellow"/>
        </w:rPr>
        <w:t>, the factor is higher for SEIR-</w:t>
      </w:r>
      <w:proofErr w:type="spellStart"/>
      <w:r w:rsidR="00B47CB8" w:rsidRPr="00A019E4">
        <w:rPr>
          <w:i/>
          <w:iCs/>
          <w:color w:val="000000" w:themeColor="text1"/>
          <w:highlight w:val="yellow"/>
        </w:rPr>
        <w:t>fansy</w:t>
      </w:r>
      <w:proofErr w:type="spellEnd"/>
      <w:r w:rsidR="00B47CB8" w:rsidRPr="00A019E4">
        <w:rPr>
          <w:i/>
          <w:iCs/>
          <w:color w:val="000000" w:themeColor="text1"/>
          <w:highlight w:val="yellow"/>
        </w:rPr>
        <w:t xml:space="preserve"> </w:t>
      </w:r>
      <w:r w:rsidR="00B47CB8" w:rsidRPr="00A019E4">
        <w:rPr>
          <w:color w:val="000000" w:themeColor="text1"/>
          <w:highlight w:val="yellow"/>
        </w:rPr>
        <w:t xml:space="preserve">  as compared to ICM.  For cumulative case counts, SAPHIRE has the highest factor, followed by ICM and finally, SEIR-</w:t>
      </w:r>
      <w:proofErr w:type="spellStart"/>
      <w:r w:rsidR="00B47CB8" w:rsidRPr="00A019E4">
        <w:rPr>
          <w:i/>
          <w:iCs/>
          <w:color w:val="000000" w:themeColor="text1"/>
          <w:highlight w:val="yellow"/>
        </w:rPr>
        <w:t>fansy</w:t>
      </w:r>
      <w:proofErr w:type="spellEnd"/>
      <w:r w:rsidR="00B47CB8" w:rsidRPr="00A019E4">
        <w:rPr>
          <w:i/>
          <w:iCs/>
          <w:color w:val="000000" w:themeColor="text1"/>
          <w:highlight w:val="yellow"/>
        </w:rPr>
        <w:t>.</w:t>
      </w:r>
      <w:r w:rsidR="00B47CB8">
        <w:rPr>
          <w:i/>
          <w:iCs/>
          <w:color w:val="000000" w:themeColor="text1"/>
        </w:rPr>
        <w:t xml:space="preserve"> </w:t>
      </w:r>
    </w:p>
    <w:p w14:paraId="69D94393" w14:textId="3D1B7492" w:rsidR="00B938BB" w:rsidRDefault="00B938BB" w:rsidP="00487208">
      <w:pPr>
        <w:spacing w:line="480" w:lineRule="auto"/>
        <w:jc w:val="both"/>
        <w:rPr>
          <w:i/>
          <w:iCs/>
          <w:color w:val="000000" w:themeColor="text1"/>
        </w:rPr>
      </w:pPr>
    </w:p>
    <w:p w14:paraId="6153E851" w14:textId="356DC8D5" w:rsidR="00B938BB" w:rsidRDefault="00B938BB" w:rsidP="00487208">
      <w:pPr>
        <w:spacing w:line="480" w:lineRule="auto"/>
        <w:jc w:val="both"/>
        <w:rPr>
          <w:b/>
          <w:bCs/>
          <w:i/>
          <w:iCs/>
          <w:color w:val="000000" w:themeColor="text1"/>
        </w:rPr>
      </w:pPr>
      <w:commentRangeStart w:id="1"/>
      <w:r>
        <w:rPr>
          <w:b/>
          <w:bCs/>
          <w:i/>
          <w:iCs/>
          <w:color w:val="000000" w:themeColor="text1"/>
        </w:rPr>
        <w:t>4</w:t>
      </w:r>
      <w:r w:rsidRPr="00B938BB">
        <w:rPr>
          <w:b/>
          <w:bCs/>
          <w:i/>
          <w:iCs/>
          <w:color w:val="000000" w:themeColor="text1"/>
        </w:rPr>
        <w:t>.</w:t>
      </w:r>
      <w:r>
        <w:rPr>
          <w:b/>
          <w:bCs/>
          <w:i/>
          <w:iCs/>
          <w:color w:val="000000" w:themeColor="text1"/>
        </w:rPr>
        <w:t xml:space="preserve"> SENSITIVITY ANALYSES AND PERFORMANCE IN OTHER COUNTRIES</w:t>
      </w:r>
      <w:commentRangeEnd w:id="1"/>
      <w:r w:rsidR="007F39BB">
        <w:rPr>
          <w:rStyle w:val="CommentReference"/>
          <w:rFonts w:ascii="Liberation Serif" w:eastAsia="AR PL SungtiL GB" w:hAnsi="Liberation Serif" w:cs="Mangal"/>
          <w:kern w:val="2"/>
          <w:lang w:eastAsia="zh-CN" w:bidi="hi-IN"/>
        </w:rPr>
        <w:commentReference w:id="1"/>
      </w:r>
    </w:p>
    <w:p w14:paraId="4846F1F2" w14:textId="6450AE9D" w:rsidR="00B938BB" w:rsidRDefault="00B938BB" w:rsidP="00487208">
      <w:pPr>
        <w:spacing w:line="480" w:lineRule="auto"/>
        <w:jc w:val="both"/>
        <w:rPr>
          <w:color w:val="000000" w:themeColor="text1"/>
        </w:rPr>
      </w:pPr>
      <w:r w:rsidRPr="00B938BB">
        <w:rPr>
          <w:color w:val="000000" w:themeColor="text1"/>
        </w:rPr>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w:t>
      </w:r>
      <w:r>
        <w:rPr>
          <w:color w:val="000000" w:themeColor="text1"/>
        </w:rPr>
        <w:lastRenderedPageBreak/>
        <w:t xml:space="preserve">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w:t>
      </w:r>
      <w:proofErr w:type="spellStart"/>
      <w:r w:rsidRPr="00B938BB">
        <w:rPr>
          <w:b/>
          <w:bCs/>
          <w:i/>
          <w:iCs/>
          <w:color w:val="000000" w:themeColor="text1"/>
        </w:rPr>
        <w:t>eSIR</w:t>
      </w:r>
      <w:proofErr w:type="spellEnd"/>
      <w:r w:rsidRPr="00B938BB">
        <w:rPr>
          <w:b/>
          <w:bCs/>
          <w:i/>
          <w:iCs/>
          <w:color w:val="000000" w:themeColor="text1"/>
        </w:rPr>
        <w:t xml:space="preserve"> </w:t>
      </w:r>
    </w:p>
    <w:p w14:paraId="2DD95999" w14:textId="68C15BCC"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context of India in prior literature </w:t>
      </w:r>
      <w:r>
        <w:rPr>
          <w:color w:val="000000"/>
        </w:rPr>
        <w:fldChar w:fldCharType="begin"/>
      </w:r>
      <w:r w:rsidR="00C33E0A">
        <w:rPr>
          <w:color w:val="000000"/>
        </w:rPr>
        <w:instrText xml:space="preserve"> ADDIN ZOTERO_ITEM CSL_CITATION {"citationID":"nOOD3keL","properties":{"formattedCitation":"(47)","plainCitation":"(47)","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C33E0A">
        <w:rPr>
          <w:noProof/>
          <w:color w:val="000000"/>
        </w:rPr>
        <w:t>(47)</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significantly change the broad conclusions. It is undeniable that the exact predicted case counts are sensitive to the choice of priors, but with new data coming in over a longer time frame, as seen in the results from this work, the model is capable of washing out the prior effects in the posterior outcomes.</w:t>
      </w:r>
    </w:p>
    <w:p w14:paraId="14A43AC1" w14:textId="6E772D5B" w:rsidR="0053418D" w:rsidRDefault="0053418D" w:rsidP="00B938BB">
      <w:pPr>
        <w:spacing w:line="480" w:lineRule="auto"/>
        <w:jc w:val="both"/>
        <w:rPr>
          <w:color w:val="000000"/>
        </w:rPr>
      </w:pPr>
      <w:r w:rsidRPr="0053418D">
        <w:rPr>
          <w:color w:val="000000"/>
        </w:rPr>
        <w:t xml:space="preserve">The </w:t>
      </w:r>
      <w:proofErr w:type="spellStart"/>
      <w:r w:rsidRPr="0053418D">
        <w:rPr>
          <w:color w:val="000000"/>
        </w:rPr>
        <w:t>eSIR</w:t>
      </w:r>
      <w:proofErr w:type="spellEnd"/>
      <w:r w:rsidRPr="0053418D">
        <w:rPr>
          <w:color w:val="000000"/>
        </w:rPr>
        <w:t xml:space="preserve"> model has been successfully implemented and utilized in context of COVID-19 across different geographical locations, including China</w:t>
      </w:r>
      <w:r w:rsidR="00174B63">
        <w:rPr>
          <w:color w:val="000000"/>
        </w:rPr>
        <w:t xml:space="preserve"> </w:t>
      </w:r>
      <w:r w:rsidR="00174B63">
        <w:rPr>
          <w:color w:val="000000"/>
        </w:rPr>
        <w:fldChar w:fldCharType="begin"/>
      </w:r>
      <w:r w:rsidR="00C33E0A">
        <w:rPr>
          <w:color w:val="000000"/>
        </w:rPr>
        <w:instrText xml:space="preserve"> ADDIN ZOTERO_ITEM CSL_CITATION {"citationID":"94gckjGQ","properties":{"formattedCitation":"(48\\uc0\\u8211{}50)","plainCitation":"(48–50)","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C33E0A" w:rsidRPr="00C33E0A">
        <w:rPr>
          <w:color w:val="000000"/>
        </w:rPr>
        <w:t>(48–50)</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C33E0A">
        <w:rPr>
          <w:color w:val="000000"/>
        </w:rPr>
        <w:instrText xml:space="preserve"> ADDIN ZOTERO_ITEM CSL_CITATION {"citationID":"AP6zIZhM","properties":{"formattedCitation":"(51)","plainCitation":"(51)","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C33E0A">
        <w:rPr>
          <w:color w:val="000000"/>
        </w:rPr>
        <w:t>(51)</w:t>
      </w:r>
      <w:r w:rsidR="00174B63">
        <w:rPr>
          <w:color w:val="000000"/>
        </w:rPr>
        <w:fldChar w:fldCharType="end"/>
      </w:r>
      <w:r w:rsidRPr="0053418D">
        <w:rPr>
          <w:color w:val="000000"/>
        </w:rPr>
        <w:t xml:space="preserve">, Italy </w:t>
      </w:r>
      <w:r w:rsidR="00174B63">
        <w:rPr>
          <w:color w:val="000000"/>
        </w:rPr>
        <w:fldChar w:fldCharType="begin"/>
      </w:r>
      <w:r w:rsidR="00C33E0A">
        <w:rPr>
          <w:color w:val="000000"/>
        </w:rPr>
        <w:instrText xml:space="preserve"> ADDIN ZOTERO_ITEM CSL_CITATION {"citationID":"d4A42PoA","properties":{"formattedCitation":"(48)","plainCitation":"(48)","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C33E0A">
        <w:rPr>
          <w:noProof/>
          <w:color w:val="000000"/>
        </w:rPr>
        <w:t>(48)</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Pakistan</w:t>
      </w:r>
      <w:r w:rsidR="00174B63">
        <w:rPr>
          <w:color w:val="000000"/>
        </w:rPr>
        <w:t xml:space="preserve"> </w:t>
      </w:r>
      <w:r w:rsidR="00174B63">
        <w:rPr>
          <w:color w:val="000000"/>
        </w:rPr>
        <w:fldChar w:fldCharType="begin"/>
      </w:r>
      <w:r w:rsidR="00C33E0A">
        <w:rPr>
          <w:color w:val="000000"/>
        </w:rPr>
        <w:instrText xml:space="preserve"> ADDIN ZOTERO_ITEM CSL_CITATION {"citationID":"aOArbNT8","properties":{"formattedCitation":"(52)","plainCitation":"(52)","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C33E0A">
        <w:rPr>
          <w:noProof/>
          <w:color w:val="000000"/>
        </w:rPr>
        <w:t>(52)</w:t>
      </w:r>
      <w:r w:rsidR="00174B63">
        <w:rPr>
          <w:color w:val="000000"/>
        </w:rPr>
        <w:fldChar w:fldCharType="end"/>
      </w:r>
      <w:r w:rsidR="00174B63">
        <w:rPr>
          <w:color w:val="000000"/>
        </w:rPr>
        <w:t xml:space="preserve">. </w:t>
      </w:r>
      <w:r w:rsidRPr="0053418D">
        <w:rPr>
          <w:color w:val="000000"/>
        </w:rPr>
        <w:t xml:space="preserve">These countries cover a broad range in terms of socio-economic status, health infrastructure and pandemic management strategies. In each of these cases the </w:t>
      </w:r>
      <w:proofErr w:type="spellStart"/>
      <w:r w:rsidRPr="0053418D">
        <w:rPr>
          <w:color w:val="000000"/>
        </w:rPr>
        <w:t>eSIR</w:t>
      </w:r>
      <w:proofErr w:type="spellEnd"/>
      <w:r w:rsidRPr="0053418D">
        <w:rPr>
          <w:color w:val="000000"/>
        </w:rPr>
        <w:t xml:space="preserve"> model was seen to 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t>4.2. SAPHIRE</w:t>
      </w:r>
    </w:p>
    <w:p w14:paraId="37AC8FD4" w14:textId="2A4795CC" w:rsidR="005E784F" w:rsidRPr="00F4103C" w:rsidRDefault="005E784F" w:rsidP="005E784F">
      <w:pPr>
        <w:spacing w:line="480" w:lineRule="auto"/>
        <w:contextualSpacing/>
        <w:jc w:val="both"/>
        <w:rPr>
          <w:rFonts w:cstheme="minorHAnsi"/>
        </w:rPr>
      </w:pPr>
      <w:r w:rsidRPr="00EF5D72">
        <w:rPr>
          <w:rFonts w:cstheme="minorHAnsi"/>
        </w:rPr>
        <w:t xml:space="preserve">We conducted the sensitivity analysis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w:t>
      </w:r>
      <w:r w:rsidRPr="00EF5D72">
        <w:rPr>
          <w:rFonts w:cstheme="minorHAnsi"/>
        </w:rPr>
        <w:lastRenderedPageBreak/>
        <w:t>misspecification of the duration from the onset of symptoms to isolation and of the relative transmissibility of unascertained versus ascertained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 In addition, by changing the prior distribution of the ascertained rate, we found that the estimated ascertained rates were positively associated with the prior mean for the ascertained rate in the first time period. The initial value and the prior distribution for the ascertained rate also affected the fitting performance.</w:t>
      </w:r>
    </w:p>
    <w:p w14:paraId="0F37219B" w14:textId="682B7852" w:rsidR="005E784F" w:rsidRDefault="005E784F" w:rsidP="00B938BB">
      <w:pPr>
        <w:spacing w:line="480" w:lineRule="auto"/>
        <w:jc w:val="both"/>
        <w:rPr>
          <w:rFonts w:cstheme="minorHAnsi"/>
        </w:rPr>
      </w:pPr>
      <w:commentRangeStart w:id="2"/>
      <w:r>
        <w:rPr>
          <w:rFonts w:cstheme="minorHAnsi"/>
        </w:rPr>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812CC1">
        <w:rPr>
          <w:rFonts w:cstheme="minorHAnsi"/>
        </w:rPr>
        <w:instrText xml:space="preserve"> ADDIN ZOTERO_ITEM CSL_CITATION {"citationID":"Qnd6yxHN","properties":{"formattedCitation":"(53)","plainCitation":"(53)","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812CC1">
        <w:rPr>
          <w:rFonts w:cstheme="minorHAnsi"/>
          <w:noProof/>
        </w:rPr>
        <w:t>(53)</w:t>
      </w:r>
      <w:r w:rsidR="00812CC1">
        <w:rPr>
          <w:rFonts w:cstheme="minorHAnsi"/>
        </w:rPr>
        <w:fldChar w:fldCharType="end"/>
      </w:r>
      <w:r w:rsidR="00812CC1">
        <w:rPr>
          <w:rFonts w:cstheme="minorHAnsi"/>
        </w:rPr>
        <w:t xml:space="preserve">. </w:t>
      </w:r>
      <w:commentRangeEnd w:id="2"/>
      <w:r w:rsidR="007F39BB">
        <w:rPr>
          <w:rStyle w:val="CommentReference"/>
          <w:rFonts w:ascii="Liberation Serif" w:eastAsia="AR PL SungtiL GB" w:hAnsi="Liberation Serif" w:cs="Mangal"/>
          <w:kern w:val="2"/>
          <w:lang w:eastAsia="zh-CN" w:bidi="hi-IN"/>
        </w:rPr>
        <w:commentReference w:id="2"/>
      </w:r>
    </w:p>
    <w:p w14:paraId="436A67BD" w14:textId="284B64E7" w:rsidR="005E784F" w:rsidRPr="005E784F" w:rsidRDefault="005E784F" w:rsidP="00B938BB">
      <w:pPr>
        <w:spacing w:line="480" w:lineRule="auto"/>
        <w:jc w:val="both"/>
        <w:rPr>
          <w:b/>
          <w:bCs/>
          <w:i/>
          <w:iCs/>
          <w:color w:val="000000"/>
        </w:rPr>
      </w:pPr>
      <w:r w:rsidRPr="005E784F">
        <w:rPr>
          <w:rFonts w:cstheme="minorHAnsi"/>
          <w:b/>
          <w:bCs/>
          <w:i/>
          <w:iCs/>
        </w:rPr>
        <w:t>4.3 SEIR-</w:t>
      </w:r>
      <w:proofErr w:type="spellStart"/>
      <w:r w:rsidRPr="005E784F">
        <w:rPr>
          <w:rFonts w:cstheme="minorHAnsi"/>
          <w:b/>
          <w:bCs/>
          <w:i/>
          <w:iCs/>
        </w:rPr>
        <w:t>fansy</w:t>
      </w:r>
      <w:proofErr w:type="spellEnd"/>
    </w:p>
    <w:p w14:paraId="01507022" w14:textId="56ABCCC7" w:rsidR="00307F9D" w:rsidRDefault="00307F9D" w:rsidP="00307F9D">
      <w:pPr>
        <w:spacing w:line="480" w:lineRule="auto"/>
        <w:jc w:val="both"/>
      </w:pPr>
      <w:r w:rsidRPr="00307F9D">
        <w:rPr>
          <w:color w:val="000000"/>
        </w:rPr>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xml:space="preserve">. It is necessary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812CC1">
        <w:rPr>
          <w:color w:val="000000"/>
        </w:rPr>
        <w:instrText xml:space="preserve"> ADDIN ZOTERO_ITEM CSL_CITATION {"citationID":"gxrwcJhD","properties":{"formattedCitation":"(54)","plainCitation":"(54)","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812CC1">
        <w:rPr>
          <w:noProof/>
          <w:color w:val="000000"/>
        </w:rPr>
        <w:t>(54)</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m:rPr>
            <m:sty m:val="p"/>
          </m:rPr>
          <w:rPr>
            <w:rFonts w:ascii="Cambria Math" w:hAnsi="Cambria Math"/>
          </w:rPr>
          <m:t>R</m:t>
        </m:r>
        <m:r>
          <w:rPr>
            <w:rFonts w:ascii="Cambria Math" w:hAnsi="Cambria Math"/>
          </w:rPr>
          <m:t xml:space="preserve">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also varies substantially with different parameter values. Consequently, we note how the estimation of unreported cases is sensitive to different choices for the parameter values. In particular, we see different </w:t>
      </w:r>
      <w:r w:rsidRPr="00307F9D">
        <w:lastRenderedPageBreak/>
        <w:t xml:space="preserve">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5F8E83E4" w:rsidR="001F16B3" w:rsidRDefault="001F16B3" w:rsidP="00307F9D">
      <w:pPr>
        <w:spacing w:line="480" w:lineRule="auto"/>
        <w:jc w:val="both"/>
      </w:pPr>
      <w:r>
        <w:t>The SEIR-</w:t>
      </w:r>
      <w:proofErr w:type="spellStart"/>
      <w:r>
        <w:t>fansy</w:t>
      </w:r>
      <w:proofErr w:type="spellEnd"/>
      <w:r>
        <w:t xml:space="preserve"> model has not been run for different countries, but we did run the model for most Indian states separately and are able to report that the model was able to capture the transmission dynamics of COVID-19 in most states of India quite efficiently. For instance, our model was able to match the </w:t>
      </w:r>
      <w:proofErr w:type="spellStart"/>
      <w:r>
        <w:t>sero</w:t>
      </w:r>
      <w:proofErr w:type="spellEnd"/>
      <w:r>
        <w:t xml:space="preserve">-survey results of Delhi quite well </w:t>
      </w:r>
      <w:r>
        <w:fldChar w:fldCharType="begin"/>
      </w:r>
      <w:r w:rsidR="00C33E0A">
        <w:instrText xml:space="preserve"> ADDIN ZOTERO_ITEM CSL_CITATION {"citationID":"n0G4g0Uf","properties":{"formattedCitation":"(39)","plainCitation":"(39)","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C33E0A">
        <w:t>(39)</w:t>
      </w:r>
      <w:r>
        <w:fldChar w:fldCharType="end"/>
      </w:r>
      <w:r>
        <w:t>. For other states, the predicted reported cases came out to be quite close to the observed reported cases (with observed cases lying within the confidenc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B8B6CC4" w:rsidR="00900641" w:rsidRDefault="00900641" w:rsidP="00307F9D">
      <w:pPr>
        <w:spacing w:line="480" w:lineRule="auto"/>
        <w:jc w:val="both"/>
      </w:pPr>
      <w:r>
        <w:t xml:space="preserve">The parameters critical to the estimation and projection methods include the infection-to-death distribution </w:t>
      </w:r>
      <w:r>
        <w:fldChar w:fldCharType="begin"/>
      </w:r>
      <w:r>
        <w:instrText xml:space="preserve"> ADDIN ZOTERO_ITEM CSL_CITATION {"citationID":"sMbdLe8G","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Pr>
          <w:noProof/>
        </w:rPr>
        <w:t>(25)</w:t>
      </w:r>
      <w:r>
        <w:fldChar w:fldCharType="end"/>
      </w:r>
      <w:r>
        <w:t xml:space="preserve">, infection fatality ratio </w:t>
      </w:r>
      <w:r>
        <w:fldChar w:fldCharType="begin"/>
      </w:r>
      <w:r>
        <w:instrText xml:space="preserve"> ADDIN ZOTERO_ITEM CSL_CITATION {"citationID":"1cIXVsZ4","properties":{"formattedCitation":"(39,40)","plainCitation":"(39,40)","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Pr>
          <w:noProof/>
        </w:rPr>
        <w:t>(39,40)</w:t>
      </w:r>
      <w:r>
        <w:fldChar w:fldCharType="end"/>
      </w:r>
      <w:r>
        <w:t xml:space="preserve">, generation distribution </w:t>
      </w:r>
      <w:r>
        <w:fldChar w:fldCharType="begin"/>
      </w:r>
      <w:r>
        <w:instrText xml:space="preserve"> ADDIN ZOTERO_ITEM CSL_CITATION {"citationID":"KH1Eqtqm","properties":{"formattedCitation":"(38)","plainCitation":"(38)","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Pr>
          <w:noProof/>
        </w:rPr>
        <w:t>(38)</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instrText xml:space="preserve"> ADDIN ZOTERO_ITEM CSL_CITATION {"citationID":"yS6XpZhf","properties":{"formattedCitation":"(7,23)","plainCitation":"(7,23)","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Pr>
          <w:noProof/>
        </w:rPr>
        <w:t>(7,23)</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choice of the generation distribution </w:t>
      </w:r>
      <w:r w:rsidR="008D4155">
        <w:t xml:space="preserve">was performed by 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 estimation time varying reproduction number and total infections inferred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8D4155">
        <w:instrText xml:space="preserve"> ADDIN ZOTERO_ITEM CSL_CITATION {"citationID":"PGw1RQuw","properties":{"formattedCitation":"(7,23)","plainCitation":"(7,23)","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8D4155">
        <w:rPr>
          <w:noProof/>
        </w:rPr>
        <w:t>(7,23)</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values for only the first few days and subsequent dynamics are the same irrespective of the choice.</w:t>
      </w:r>
      <w:r w:rsidR="008D4155">
        <w:t xml:space="preserve"> Finally, a</w:t>
      </w:r>
      <w:r w:rsidR="008D4155" w:rsidRPr="008D4155">
        <w:t xml:space="preserve">s discussed </w:t>
      </w:r>
      <w:r w:rsidR="008D4155" w:rsidRPr="008D4155">
        <w:lastRenderedPageBreak/>
        <w:t xml:space="preserve">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812CC1">
        <w:instrText xml:space="preserve"> ADDIN ZOTERO_ITEM CSL_CITATION {"citationID":"2Lp4TmwK","properties":{"formattedCitation":"(55,56)","plainCitation":"(55,56)","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812CC1">
        <w:rPr>
          <w:noProof/>
        </w:rPr>
        <w:t>(55,56)</w:t>
      </w:r>
      <w:r w:rsidR="008D4155">
        <w:fldChar w:fldCharType="end"/>
      </w:r>
      <w:r w:rsidR="008D4155">
        <w:t xml:space="preserve">. </w:t>
      </w:r>
    </w:p>
    <w:p w14:paraId="06A12C03" w14:textId="04D26716"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812CC1">
        <w:instrText xml:space="preserve"> ADDIN ZOTERO_ITEM CSL_CITATION {"citationID":"yZJ1IruE","properties":{"formattedCitation":"(57)","plainCitation":"(57)","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812CC1">
        <w:rPr>
          <w:noProof/>
        </w:rPr>
        <w:t>(57)</w:t>
      </w:r>
      <w:r>
        <w:fldChar w:fldCharType="end"/>
      </w:r>
      <w:r w:rsidRPr="008D4155">
        <w:t>,</w:t>
      </w:r>
      <w:r>
        <w:t xml:space="preserve"> </w:t>
      </w:r>
      <w:r w:rsidRPr="008D4155">
        <w:t>Brazil</w:t>
      </w:r>
      <w:r w:rsidR="00D50FCC">
        <w:t xml:space="preserve"> </w:t>
      </w:r>
      <w:r w:rsidR="00D50FCC">
        <w:fldChar w:fldCharType="begin"/>
      </w:r>
      <w:r w:rsidR="00812CC1">
        <w:instrText xml:space="preserve"> ADDIN ZOTERO_ITEM CSL_CITATION {"citationID":"dYesAmNA","properties":{"formattedCitation":"(18,58)","plainCitation":"(18,5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812CC1">
        <w:rPr>
          <w:noProof/>
        </w:rPr>
        <w:t>(18,58)</w:t>
      </w:r>
      <w:r w:rsidR="00D50FCC">
        <w:fldChar w:fldCharType="end"/>
      </w:r>
      <w:r w:rsidRPr="008D4155">
        <w:t xml:space="preserve"> and Italy</w:t>
      </w:r>
      <w:r w:rsidR="00D50FCC">
        <w:t xml:space="preserve"> </w:t>
      </w:r>
      <w:r w:rsidR="00D50FCC">
        <w:fldChar w:fldCharType="begin"/>
      </w:r>
      <w:r w:rsidR="00D50FCC">
        <w:instrText xml:space="preserve"> ADDIN ZOTERO_ITEM CSL_CITATION {"citationID":"u8eM45Yp","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D50FCC">
        <w:rPr>
          <w:noProof/>
        </w:rPr>
        <w:t>(19)</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812CC1">
        <w:instrText xml:space="preserve"> ADDIN ZOTERO_ITEM CSL_CITATION {"citationID":"ulHyA6vX","properties":{"formattedCitation":"(59,60)","plainCitation":"(59,60)","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812CC1">
        <w:rPr>
          <w:noProof/>
        </w:rPr>
        <w:t>(59,60)</w:t>
      </w:r>
      <w:r w:rsidR="00D50FCC">
        <w:fldChar w:fldCharType="end"/>
      </w:r>
      <w:r w:rsidRPr="008D4155">
        <w:t xml:space="preserve">. It is also used by Scotland government </w:t>
      </w:r>
      <w:r w:rsidR="00D50FCC">
        <w:fldChar w:fldCharType="begin"/>
      </w:r>
      <w:r w:rsidR="00812CC1">
        <w:instrText xml:space="preserve"> ADDIN ZOTERO_ITEM CSL_CITATION {"citationID":"1TblcZUF","properties":{"formattedCitation":"(61)","plainCitation":"(61)","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812CC1">
        <w:rPr>
          <w:noProof/>
        </w:rPr>
        <w:t>(61)</w:t>
      </w:r>
      <w:r w:rsidR="00D50FCC">
        <w:fldChar w:fldCharType="end"/>
      </w:r>
      <w:r w:rsidR="00D50FCC">
        <w:t xml:space="preserve"> </w:t>
      </w:r>
      <w:r w:rsidRPr="008D4155">
        <w:t>and New York State government</w:t>
      </w:r>
      <w:r w:rsidR="00D50FCC">
        <w:t xml:space="preserve"> </w:t>
      </w:r>
      <w:r w:rsidR="00D50FCC">
        <w:fldChar w:fldCharType="begin"/>
      </w:r>
      <w:r w:rsidR="00812CC1">
        <w:instrText xml:space="preserve"> ADDIN ZOTERO_ITEM CSL_CITATION {"citationID":"4q9SEnWx","properties":{"formattedCitation":"(62)","plainCitation":"(62)","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812CC1">
        <w:rPr>
          <w:noProof/>
        </w:rPr>
        <w:t>(62)</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A019E4" w:rsidRDefault="00B043B8" w:rsidP="00487208">
      <w:pPr>
        <w:spacing w:line="480" w:lineRule="auto"/>
        <w:jc w:val="both"/>
        <w:rPr>
          <w:b/>
          <w:i/>
          <w:iCs/>
          <w:highlight w:val="yellow"/>
        </w:rPr>
      </w:pPr>
      <w:r w:rsidRPr="00A019E4">
        <w:rPr>
          <w:b/>
          <w:i/>
          <w:iCs/>
          <w:highlight w:val="yellow"/>
        </w:rPr>
        <w:t>4. DISCUSSION</w:t>
      </w:r>
    </w:p>
    <w:p w14:paraId="00369A49" w14:textId="201A87DB" w:rsidR="00B043B8" w:rsidRPr="00611EDA" w:rsidRDefault="00B043B8" w:rsidP="00A97D15">
      <w:pPr>
        <w:spacing w:line="480" w:lineRule="auto"/>
        <w:jc w:val="both"/>
        <w:rPr>
          <w:color w:val="000000" w:themeColor="text1"/>
        </w:rPr>
      </w:pPr>
      <w:r w:rsidRPr="00A019E4">
        <w:rPr>
          <w:color w:val="000000" w:themeColor="text1"/>
          <w:highlight w:val="yellow"/>
        </w:rPr>
        <w:t>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against observed data on a test period. We learned several things from these models. While the estimation of the reproduction number is relatively robust across the models, the prediction of daily active number of cases does show variation across models. The largest variability across models is observed in predicting the “total” number of infections including reported and unreported cases.  The degree of underreporting has been a major concern in India and other countries</w:t>
      </w:r>
      <w:r w:rsidRPr="00A019E4">
        <w:rPr>
          <w:color w:val="000000" w:themeColor="text1"/>
          <w:highlight w:val="yellow"/>
        </w:rPr>
        <w:fldChar w:fldCharType="begin"/>
      </w:r>
      <w:r w:rsidR="00812CC1">
        <w:rPr>
          <w:color w:val="000000" w:themeColor="text1"/>
          <w:highlight w:val="yellow"/>
        </w:rPr>
        <w:instrText xml:space="preserve"> ADDIN ZOTERO_ITEM CSL_CITATION {"citationID":"mq2nbP9x","properties":{"formattedCitation":"(63)","plainCitation":"(63)","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A019E4">
        <w:rPr>
          <w:color w:val="000000" w:themeColor="text1"/>
          <w:highlight w:val="yellow"/>
        </w:rPr>
        <w:fldChar w:fldCharType="separate"/>
      </w:r>
      <w:r w:rsidR="00812CC1">
        <w:rPr>
          <w:color w:val="000000"/>
          <w:highlight w:val="yellow"/>
        </w:rPr>
        <w:t>(63)</w:t>
      </w:r>
      <w:r w:rsidRPr="00A019E4">
        <w:rPr>
          <w:color w:val="000000" w:themeColor="text1"/>
          <w:highlight w:val="yellow"/>
        </w:rPr>
        <w:fldChar w:fldCharType="end"/>
      </w:r>
      <w:r w:rsidRPr="00A019E4">
        <w:rPr>
          <w:color w:val="000000" w:themeColor="text1"/>
          <w:highlight w:val="yellow"/>
        </w:rPr>
        <w:t>. On two specific dates (June 30 and July 10), for cumulative case counts, we estimate the underreporting factors to be 27.79 and 26.74 respectively from the SAPHIRE model, 7.74 and 7.53 respectively from SEIR-</w:t>
      </w:r>
      <w:proofErr w:type="spellStart"/>
      <w:r w:rsidRPr="00A019E4">
        <w:rPr>
          <w:i/>
          <w:iCs/>
          <w:color w:val="000000" w:themeColor="text1"/>
          <w:highlight w:val="yellow"/>
        </w:rPr>
        <w:t>fansy</w:t>
      </w:r>
      <w:proofErr w:type="spellEnd"/>
      <w:r w:rsidRPr="00A019E4">
        <w:rPr>
          <w:i/>
          <w:iCs/>
          <w:color w:val="000000" w:themeColor="text1"/>
          <w:highlight w:val="yellow"/>
        </w:rPr>
        <w:t xml:space="preserve"> </w:t>
      </w:r>
      <w:r w:rsidRPr="00A019E4">
        <w:rPr>
          <w:color w:val="000000" w:themeColor="text1"/>
          <w:highlight w:val="yellow"/>
        </w:rPr>
        <w:t>and 9.15 and 7.67 respectively from ICM. Similarly, for cumulative death counts, SEIR-</w:t>
      </w:r>
      <w:proofErr w:type="spellStart"/>
      <w:r w:rsidRPr="00A019E4">
        <w:rPr>
          <w:i/>
          <w:iCs/>
          <w:color w:val="000000" w:themeColor="text1"/>
          <w:highlight w:val="yellow"/>
        </w:rPr>
        <w:t>fansy</w:t>
      </w:r>
      <w:proofErr w:type="spellEnd"/>
      <w:r w:rsidRPr="00A019E4">
        <w:rPr>
          <w:color w:val="000000" w:themeColor="text1"/>
          <w:highlight w:val="yellow"/>
        </w:rPr>
        <w:t xml:space="preserve"> yields underreporting factors 3.62 on June 30 and 3.99 on July 10, </w:t>
      </w:r>
      <w:r w:rsidRPr="00A019E4">
        <w:rPr>
          <w:color w:val="000000" w:themeColor="text1"/>
          <w:highlight w:val="yellow"/>
        </w:rPr>
        <w:lastRenderedPageBreak/>
        <w:t>while ICM notes that the underreporting factor is approximately 2.00 for both dates. With a comprehensive exposition and a single beta-testing case-study we hope this paper will be useful to understand the mathematical nuance and the differences in terms of deliverables for the models.</w:t>
      </w:r>
    </w:p>
    <w:p w14:paraId="3298C3A9" w14:textId="77777777" w:rsidR="00663690" w:rsidRDefault="00B043B8" w:rsidP="00487208">
      <w:pPr>
        <w:pStyle w:val="CommentText"/>
        <w:spacing w:line="480" w:lineRule="auto"/>
        <w:jc w:val="both"/>
        <w:rPr>
          <w:rFonts w:ascii="Times New Roman" w:hAnsi="Times New Roman" w:cs="Times New Roman"/>
        </w:rPr>
        <w:sectPr w:rsidR="00663690" w:rsidSect="007B621F">
          <w:type w:val="continuous"/>
          <w:pgSz w:w="12240" w:h="15840"/>
          <w:pgMar w:top="1134" w:right="1134" w:bottom="1693" w:left="1134" w:header="0" w:footer="1134" w:gutter="0"/>
          <w:lnNumType w:countBy="1" w:restart="continuous"/>
          <w:cols w:space="720"/>
          <w:docGrid w:linePitch="326"/>
        </w:sectPr>
      </w:pPr>
      <w:r w:rsidRPr="00611EDA">
        <w:rPr>
          <w:rFonts w:ascii="Times New Roman" w:hAnsi="Times New Roman" w:cs="Times New Roman"/>
          <w:color w:val="000000" w:themeColor="text1"/>
        </w:rPr>
        <w:t>There are several limitations to this work. First and foremost,</w:t>
      </w:r>
      <w:r w:rsidRPr="00611EDA">
        <w:rPr>
          <w:rFonts w:ascii="Times New Roman" w:hAnsi="Times New Roman" w:cs="Times New Roman"/>
        </w:rPr>
        <w:t xml:space="preserve"> all model estimates are based on a scenario where we assumed no change in either interventions or behavior</w:t>
      </w:r>
      <w:r>
        <w:rPr>
          <w:rFonts w:ascii="Times New Roman" w:hAnsi="Times New Roman" w:cs="Times New Roman"/>
        </w:rPr>
        <w:t xml:space="preserve"> of people</w:t>
      </w:r>
      <w:r w:rsidRPr="00611EDA">
        <w:rPr>
          <w:rFonts w:ascii="Times New Roman" w:hAnsi="Times New Roman" w:cs="Times New Roman"/>
        </w:rPr>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vast amount of work that has been done in this area, particularly models that incorporate age-specific contact network and spatiotemporal variation. Finally, an extensive simulation study would be the best way to assess the models under different </w:t>
      </w:r>
      <w:proofErr w:type="gramStart"/>
      <w:r w:rsidRPr="00611EDA">
        <w:rPr>
          <w:rFonts w:ascii="Times New Roman" w:hAnsi="Times New Roman" w:cs="Times New Roman"/>
        </w:rPr>
        <w:t>scenario</w:t>
      </w:r>
      <w:r>
        <w:rPr>
          <w:rFonts w:ascii="Times New Roman" w:hAnsi="Times New Roman" w:cs="Times New Roman"/>
        </w:rPr>
        <w:t>s</w:t>
      </w:r>
      <w:proofErr w:type="gramEnd"/>
      <w:r w:rsidRPr="00611EDA">
        <w:rPr>
          <w:rFonts w:ascii="Times New Roman" w:hAnsi="Times New Roman" w:cs="Times New Roman"/>
        </w:rPr>
        <w:t xml:space="preserve"> but we have restricted our attention to India. </w:t>
      </w:r>
      <w:r w:rsidRPr="00812CC1">
        <w:rPr>
          <w:rFonts w:ascii="Times New Roman" w:hAnsi="Times New Roman" w:cs="Times New Roman"/>
          <w:highlight w:val="yellow"/>
        </w:rPr>
        <w:t>Finally, we only report point estimates and have not compared the uncertainty estimates from each model which also play a key role in our choice.</w:t>
      </w:r>
      <w:r w:rsidRPr="00611EDA">
        <w:rPr>
          <w:rFonts w:ascii="Times New Roman" w:hAnsi="Times New Roman" w:cs="Times New Roman"/>
        </w:rPr>
        <w:t xml:space="preserve"> </w:t>
      </w: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t>SEIR: Susceptible-Exposed-Infected-Removed</w:t>
      </w:r>
    </w:p>
    <w:p w14:paraId="253B5CE4" w14:textId="77777777" w:rsidR="00487208" w:rsidRDefault="00487208" w:rsidP="00487208">
      <w:pPr>
        <w:spacing w:line="480" w:lineRule="auto"/>
        <w:jc w:val="both"/>
      </w:pPr>
      <w:r>
        <w:t>SIR: Susceptible-Infected-Removed</w:t>
      </w:r>
    </w:p>
    <w:p w14:paraId="11FAD743" w14:textId="71675A30" w:rsidR="00B43EBD" w:rsidRDefault="00487208" w:rsidP="00487208">
      <w:pPr>
        <w:spacing w:line="480" w:lineRule="auto"/>
        <w:jc w:val="both"/>
      </w:pPr>
      <w:r>
        <w:lastRenderedPageBreak/>
        <w:t>SMAPE: Symmetric mean absolute prediction error</w:t>
      </w:r>
    </w:p>
    <w:p w14:paraId="0CD0FD15" w14:textId="4889B42B" w:rsidR="00B43EBD" w:rsidRDefault="00B43EBD" w:rsidP="00B43EBD">
      <w:pPr>
        <w:jc w:val="both"/>
      </w:pPr>
    </w:p>
    <w:p w14:paraId="65D1AF88" w14:textId="77777777" w:rsidR="00B43EBD" w:rsidRPr="00611EDA" w:rsidRDefault="00B43EBD" w:rsidP="00B43EBD">
      <w:pPr>
        <w:jc w:val="both"/>
      </w:pPr>
    </w:p>
    <w:p w14:paraId="7AED6B8B" w14:textId="77777777" w:rsidR="00B43EBD" w:rsidRPr="00611EDA" w:rsidRDefault="00B43EBD" w:rsidP="00B043B8">
      <w:pPr>
        <w:pStyle w:val="CommentText"/>
        <w:jc w:val="both"/>
        <w:rPr>
          <w:rFonts w:ascii="Times New Roman" w:hAnsi="Times New Roman" w:cs="Times New Roman"/>
        </w:rPr>
      </w:pPr>
    </w:p>
    <w:p w14:paraId="1F760401" w14:textId="77777777" w:rsidR="00B043B8" w:rsidRDefault="00B043B8" w:rsidP="00BD1B18">
      <w:pPr>
        <w:jc w:val="both"/>
        <w:rPr>
          <w:i/>
          <w:iCs/>
          <w:color w:val="000000" w:themeColor="text1"/>
        </w:rPr>
      </w:pP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770F8EE"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Time varying growth rate of infection is estimated from input and modeled using least-squares regression. Maximum likelihood approach used for estimation. </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w:t>
            </w:r>
            <w:proofErr w:type="spellStart"/>
            <w:r w:rsidRPr="009B3721">
              <w:rPr>
                <w:sz w:val="18"/>
                <w:szCs w:val="18"/>
              </w:rPr>
              <w:t>ers</w:t>
            </w:r>
            <w:proofErr w:type="spellEnd"/>
            <w:r w:rsidRPr="009B3721">
              <w:rPr>
                <w:sz w:val="18"/>
                <w:szCs w:val="18"/>
              </w:rPr>
              <w:t xml:space="preserve">.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2E59DE58"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8D4950">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 xml:space="preserve">December </w:t>
      </w:r>
      <w:proofErr w:type="gramStart"/>
      <w:r w:rsidR="00D50FCC">
        <w:rPr>
          <w:sz w:val="18"/>
          <w:szCs w:val="18"/>
        </w:rPr>
        <w:t>31</w:t>
      </w:r>
      <w:proofErr w:type="gramEnd"/>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lastRenderedPageBreak/>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Baseline</w:t>
            </w:r>
            <w:r w:rsidR="00BA793A" w:rsidRPr="00BA793A">
              <w:rPr>
                <w:b/>
                <w:bCs/>
                <w:sz w:val="18"/>
                <w:szCs w:val="18"/>
                <w:vertAlign w:val="superscript"/>
              </w:rPr>
              <w:t>a</w:t>
            </w:r>
            <w:proofErr w:type="spellEnd"/>
          </w:p>
        </w:tc>
        <w:tc>
          <w:tcPr>
            <w:tcW w:w="668" w:type="pct"/>
            <w:vAlign w:val="center"/>
          </w:tcPr>
          <w:p w14:paraId="746D10DE" w14:textId="75C4E608"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commentRangeStart w:id="3"/>
            <w:proofErr w:type="spellStart"/>
            <w:r w:rsidRPr="00D50FCC">
              <w:rPr>
                <w:b/>
                <w:bCs/>
                <w:sz w:val="18"/>
                <w:szCs w:val="18"/>
                <w:highlight w:val="yellow"/>
              </w:rPr>
              <w:t>eSIR</w:t>
            </w:r>
            <w:r w:rsidR="00BA793A" w:rsidRPr="00BA793A">
              <w:rPr>
                <w:b/>
                <w:bCs/>
                <w:sz w:val="18"/>
                <w:szCs w:val="18"/>
                <w:highlight w:val="yellow"/>
                <w:vertAlign w:val="superscript"/>
              </w:rPr>
              <w:t>b</w:t>
            </w:r>
            <w:commentRangeEnd w:id="3"/>
            <w:proofErr w:type="spellEnd"/>
            <w:r w:rsidR="007F39BB">
              <w:rPr>
                <w:rStyle w:val="CommentReference"/>
                <w:rFonts w:ascii="Liberation Serif" w:eastAsia="AR PL SungtiL GB" w:hAnsi="Liberation Serif" w:cs="Mangal"/>
                <w:kern w:val="2"/>
                <w:lang w:eastAsia="zh-CN" w:bidi="hi-IN"/>
              </w:rPr>
              <w:commentReference w:id="3"/>
            </w:r>
          </w:p>
        </w:tc>
        <w:tc>
          <w:tcPr>
            <w:tcW w:w="674" w:type="pct"/>
            <w:vAlign w:val="center"/>
          </w:tcPr>
          <w:p w14:paraId="172CFD53" w14:textId="1DB9B160" w:rsidR="008207E4" w:rsidRPr="002B22E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proofErr w:type="spellStart"/>
            <w:r w:rsidRPr="002B22EC">
              <w:rPr>
                <w:b/>
                <w:bCs/>
                <w:sz w:val="18"/>
                <w:szCs w:val="18"/>
                <w:highlight w:val="green"/>
              </w:rPr>
              <w:t>SAPHIRE</w:t>
            </w:r>
            <w:r w:rsidR="00BA793A" w:rsidRPr="00BA793A">
              <w:rPr>
                <w:b/>
                <w:bCs/>
                <w:sz w:val="18"/>
                <w:szCs w:val="18"/>
                <w:highlight w:val="green"/>
                <w:vertAlign w:val="superscript"/>
              </w:rPr>
              <w:t>c</w:t>
            </w:r>
            <w:proofErr w:type="spellEnd"/>
          </w:p>
        </w:tc>
        <w:tc>
          <w:tcPr>
            <w:tcW w:w="672" w:type="pct"/>
            <w:vAlign w:val="center"/>
          </w:tcPr>
          <w:p w14:paraId="33FF298D" w14:textId="174679DB" w:rsidR="008207E4" w:rsidRPr="002B22E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r w:rsidRPr="002B22EC">
              <w:rPr>
                <w:b/>
                <w:bCs/>
                <w:sz w:val="18"/>
                <w:szCs w:val="18"/>
                <w:highlight w:val="green"/>
              </w:rPr>
              <w:t>SEIR-</w:t>
            </w:r>
            <w:proofErr w:type="spellStart"/>
            <w:r w:rsidRPr="002B22EC">
              <w:rPr>
                <w:b/>
                <w:bCs/>
                <w:i/>
                <w:iCs/>
                <w:sz w:val="18"/>
                <w:szCs w:val="18"/>
                <w:highlight w:val="green"/>
              </w:rPr>
              <w:t>fansy</w:t>
            </w:r>
            <w:proofErr w:type="spellEnd"/>
          </w:p>
        </w:tc>
        <w:tc>
          <w:tcPr>
            <w:tcW w:w="690" w:type="pct"/>
            <w:vAlign w:val="center"/>
          </w:tcPr>
          <w:p w14:paraId="5EE9DC3D" w14:textId="77D67C13" w:rsidR="008207E4" w:rsidRPr="002B22E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proofErr w:type="spellStart"/>
            <w:r w:rsidRPr="002B22EC">
              <w:rPr>
                <w:b/>
                <w:bCs/>
                <w:sz w:val="18"/>
                <w:szCs w:val="18"/>
                <w:highlight w:val="green"/>
              </w:rPr>
              <w:t>ICM</w:t>
            </w:r>
            <w:r w:rsidR="00BA793A" w:rsidRPr="00BA793A">
              <w:rPr>
                <w:b/>
                <w:bCs/>
                <w:sz w:val="18"/>
                <w:szCs w:val="18"/>
                <w:highlight w:val="green"/>
                <w:vertAlign w:val="superscript"/>
              </w:rPr>
              <w:t>d</w:t>
            </w:r>
            <w:proofErr w:type="spellEnd"/>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65DC9B60"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CI]</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restart"/>
            <w:shd w:val="clear" w:color="auto" w:fill="FFFFFF" w:themeFill="background1"/>
            <w:vAlign w:val="center"/>
          </w:tcPr>
          <w:p w14:paraId="24EDD2E1"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commentRangeStart w:id="4"/>
            <w:r w:rsidRPr="00D50FCC">
              <w:rPr>
                <w:sz w:val="18"/>
                <w:szCs w:val="18"/>
                <w:highlight w:val="yellow"/>
              </w:rPr>
              <w:t>2.08</w:t>
            </w:r>
          </w:p>
          <w:p w14:paraId="19E4A202" w14:textId="5F57A633"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0FCC">
              <w:rPr>
                <w:sz w:val="18"/>
                <w:szCs w:val="18"/>
                <w:highlight w:val="yellow"/>
              </w:rPr>
              <w:t>[1.41, 2.12]</w:t>
            </w:r>
            <w:commentRangeEnd w:id="4"/>
            <w:r w:rsidR="00B007F7">
              <w:rPr>
                <w:rStyle w:val="CommentReference"/>
                <w:rFonts w:ascii="Liberation Serif" w:eastAsia="AR PL SungtiL GB" w:hAnsi="Liberation Serif" w:cs="Mangal"/>
                <w:kern w:val="2"/>
                <w:lang w:eastAsia="zh-CN" w:bidi="hi-IN"/>
              </w:rPr>
              <w:commentReference w:id="4"/>
            </w:r>
          </w:p>
        </w:tc>
        <w:tc>
          <w:tcPr>
            <w:tcW w:w="674" w:type="pct"/>
            <w:shd w:val="clear" w:color="auto" w:fill="FFFFFF" w:themeFill="background1"/>
            <w:vAlign w:val="center"/>
          </w:tcPr>
          <w:p w14:paraId="474120BF" w14:textId="77777777" w:rsidR="00997C55" w:rsidRPr="002B22E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highlight w:val="green"/>
              </w:rPr>
            </w:pPr>
            <w:r w:rsidRPr="002B22EC">
              <w:rPr>
                <w:color w:val="000000"/>
                <w:sz w:val="18"/>
                <w:szCs w:val="18"/>
                <w:highlight w:val="green"/>
              </w:rPr>
              <w:t>2.54</w:t>
            </w:r>
          </w:p>
          <w:p w14:paraId="7327EB95" w14:textId="20E5A452" w:rsidR="00997C55" w:rsidRPr="002B22E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highlight w:val="green"/>
              </w:rPr>
            </w:pPr>
            <w:r w:rsidRPr="002B22EC">
              <w:rPr>
                <w:color w:val="000000"/>
                <w:sz w:val="18"/>
                <w:szCs w:val="18"/>
                <w:highlight w:val="green"/>
              </w:rPr>
              <w:t>[2.41, 2.74]</w:t>
            </w:r>
          </w:p>
        </w:tc>
        <w:tc>
          <w:tcPr>
            <w:tcW w:w="672" w:type="pct"/>
            <w:shd w:val="clear" w:color="auto" w:fill="auto"/>
            <w:vAlign w:val="center"/>
          </w:tcPr>
          <w:p w14:paraId="1A5B6BA4" w14:textId="7518A40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5.03</w:t>
            </w:r>
          </w:p>
          <w:p w14:paraId="5D85B08F" w14:textId="50D68330"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5.01, 5.04]</w:t>
            </w:r>
          </w:p>
        </w:tc>
        <w:tc>
          <w:tcPr>
            <w:tcW w:w="690" w:type="pct"/>
            <w:vAlign w:val="center"/>
          </w:tcPr>
          <w:p w14:paraId="7CCB072A"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7</w:t>
            </w:r>
          </w:p>
          <w:p w14:paraId="7E778D65" w14:textId="04F624A9"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58, 1.96]</w:t>
            </w:r>
          </w:p>
        </w:tc>
      </w:tr>
      <w:tr w:rsidR="00997C55" w:rsidRPr="009B3721" w14:paraId="43E567A2" w14:textId="37481125"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5A1CC563"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45B4953" w14:textId="77777777" w:rsidR="00997C55" w:rsidRPr="002B22E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highlight w:val="green"/>
              </w:rPr>
            </w:pPr>
            <w:r w:rsidRPr="002B22EC">
              <w:rPr>
                <w:color w:val="000000"/>
                <w:sz w:val="18"/>
                <w:szCs w:val="18"/>
                <w:highlight w:val="green"/>
              </w:rPr>
              <w:t>1.60</w:t>
            </w:r>
          </w:p>
          <w:p w14:paraId="1CCD5E67" w14:textId="54F65AA0" w:rsidR="00997C55" w:rsidRPr="002B22E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highlight w:val="green"/>
              </w:rPr>
            </w:pPr>
            <w:r w:rsidRPr="002B22EC">
              <w:rPr>
                <w:color w:val="000000"/>
                <w:sz w:val="18"/>
                <w:szCs w:val="18"/>
                <w:highlight w:val="green"/>
              </w:rPr>
              <w:t>[1.36, 2.17]</w:t>
            </w:r>
          </w:p>
        </w:tc>
        <w:tc>
          <w:tcPr>
            <w:tcW w:w="672" w:type="pct"/>
            <w:vAlign w:val="center"/>
          </w:tcPr>
          <w:p w14:paraId="68E82D72" w14:textId="3757110D"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90</w:t>
            </w:r>
          </w:p>
          <w:p w14:paraId="0DAB5D6D" w14:textId="1CB6F626"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89, 1.91]</w:t>
            </w:r>
          </w:p>
        </w:tc>
        <w:tc>
          <w:tcPr>
            <w:tcW w:w="690" w:type="pct"/>
            <w:vAlign w:val="center"/>
          </w:tcPr>
          <w:p w14:paraId="4AA50105"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2</w:t>
            </w:r>
          </w:p>
          <w:p w14:paraId="695A2FB7" w14:textId="394A0E04"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shd w:val="clear" w:color="auto" w:fill="FFFFFF" w:themeFill="background1"/>
            <w:vAlign w:val="center"/>
          </w:tcPr>
          <w:p w14:paraId="25321D2B"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shd w:val="clear" w:color="auto" w:fill="FFFFFF" w:themeFill="background1"/>
            <w:vAlign w:val="center"/>
          </w:tcPr>
          <w:p w14:paraId="27EF17C0"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69</w:t>
            </w:r>
          </w:p>
          <w:p w14:paraId="0E95C627" w14:textId="6F875328"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46, 1.97]</w:t>
            </w:r>
          </w:p>
        </w:tc>
        <w:tc>
          <w:tcPr>
            <w:tcW w:w="672" w:type="pct"/>
            <w:shd w:val="clear" w:color="auto" w:fill="auto"/>
            <w:vAlign w:val="center"/>
          </w:tcPr>
          <w:p w14:paraId="27FC1D4B" w14:textId="38140B23"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2.71</w:t>
            </w:r>
          </w:p>
          <w:p w14:paraId="22DF7D3E" w14:textId="1F4752AD" w:rsidR="00997C55" w:rsidRPr="002B22E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w:t>
            </w:r>
            <w:r w:rsidR="00356CCB" w:rsidRPr="002B22EC">
              <w:rPr>
                <w:sz w:val="18"/>
                <w:szCs w:val="18"/>
                <w:highlight w:val="green"/>
              </w:rPr>
              <w:t>2.67, 2.73</w:t>
            </w:r>
            <w:r w:rsidRPr="002B22EC">
              <w:rPr>
                <w:sz w:val="18"/>
                <w:szCs w:val="18"/>
                <w:highlight w:val="green"/>
              </w:rPr>
              <w:t>]</w:t>
            </w:r>
          </w:p>
        </w:tc>
        <w:tc>
          <w:tcPr>
            <w:tcW w:w="690" w:type="pct"/>
            <w:vAlign w:val="center"/>
          </w:tcPr>
          <w:p w14:paraId="2D72902D"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33</w:t>
            </w:r>
          </w:p>
          <w:p w14:paraId="5C68BB2D" w14:textId="73616AFB"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8, 1.38]</w:t>
            </w:r>
          </w:p>
        </w:tc>
      </w:tr>
      <w:tr w:rsidR="00997C55" w:rsidRPr="009B3721" w14:paraId="4C9C76F6" w14:textId="18642B53"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A67D679"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8223A2D"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54</w:t>
            </w:r>
          </w:p>
          <w:p w14:paraId="4C9BA916" w14:textId="1595AD57"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9, 2.00]</w:t>
            </w:r>
          </w:p>
        </w:tc>
        <w:tc>
          <w:tcPr>
            <w:tcW w:w="672" w:type="pct"/>
            <w:vAlign w:val="center"/>
          </w:tcPr>
          <w:p w14:paraId="3C6D7704"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2.33</w:t>
            </w:r>
          </w:p>
          <w:p w14:paraId="0AB295A0" w14:textId="0520ABE4"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2.30, 2.36]</w:t>
            </w:r>
          </w:p>
        </w:tc>
        <w:tc>
          <w:tcPr>
            <w:tcW w:w="690" w:type="pct"/>
            <w:vAlign w:val="center"/>
          </w:tcPr>
          <w:p w14:paraId="113E311F"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41</w:t>
            </w:r>
          </w:p>
          <w:p w14:paraId="52095F5E" w14:textId="573E9192"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35, 1.47]</w:t>
            </w:r>
          </w:p>
        </w:tc>
      </w:tr>
      <w:tr w:rsidR="00997C55" w:rsidRPr="009B3721" w14:paraId="058B080E"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291A93C2"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7100C75"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7</w:t>
            </w:r>
          </w:p>
          <w:p w14:paraId="7BA3430E" w14:textId="426F9A91"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19, 1.32]</w:t>
            </w:r>
          </w:p>
        </w:tc>
        <w:tc>
          <w:tcPr>
            <w:tcW w:w="672" w:type="pct"/>
            <w:vAlign w:val="center"/>
          </w:tcPr>
          <w:p w14:paraId="28851272"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4</w:t>
            </w:r>
          </w:p>
          <w:p w14:paraId="41505829" w14:textId="1B87F4B9"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3, 1.75]</w:t>
            </w:r>
          </w:p>
        </w:tc>
        <w:tc>
          <w:tcPr>
            <w:tcW w:w="690" w:type="pct"/>
            <w:vAlign w:val="center"/>
          </w:tcPr>
          <w:p w14:paraId="5CD2B0C4"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5</w:t>
            </w:r>
          </w:p>
          <w:p w14:paraId="42530246" w14:textId="034722B2"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99, 1.10]</w:t>
            </w:r>
          </w:p>
        </w:tc>
      </w:tr>
      <w:tr w:rsidR="00997C55" w:rsidRPr="009B3721" w14:paraId="330856EF"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4F4D4F4C"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00CF92F"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31</w:t>
            </w:r>
          </w:p>
          <w:p w14:paraId="63E80880" w14:textId="69BB9D3A"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2, 1.36]</w:t>
            </w:r>
          </w:p>
        </w:tc>
        <w:tc>
          <w:tcPr>
            <w:tcW w:w="672" w:type="pct"/>
            <w:vAlign w:val="center"/>
          </w:tcPr>
          <w:p w14:paraId="60AD389E" w14:textId="0A9875F3"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80</w:t>
            </w:r>
          </w:p>
          <w:p w14:paraId="579AF3EF" w14:textId="486B3297"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79, 1.81]</w:t>
            </w:r>
          </w:p>
        </w:tc>
        <w:tc>
          <w:tcPr>
            <w:tcW w:w="690" w:type="pct"/>
            <w:vAlign w:val="center"/>
          </w:tcPr>
          <w:p w14:paraId="1A04AF8A"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1</w:t>
            </w:r>
          </w:p>
          <w:p w14:paraId="6E8D0511" w14:textId="259B1875"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8, 1.14]</w:t>
            </w:r>
          </w:p>
        </w:tc>
      </w:tr>
      <w:tr w:rsidR="00997C55" w:rsidRPr="009B3721" w14:paraId="33F607E9"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0FEFD18"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5A6DCCA8" w14:textId="415138C0"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16</w:t>
            </w:r>
          </w:p>
          <w:p w14:paraId="51404348" w14:textId="36B3489A"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6, 1.31]</w:t>
            </w:r>
          </w:p>
        </w:tc>
        <w:tc>
          <w:tcPr>
            <w:tcW w:w="672" w:type="pct"/>
            <w:vAlign w:val="center"/>
          </w:tcPr>
          <w:p w14:paraId="489328A4"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5</w:t>
            </w:r>
          </w:p>
          <w:p w14:paraId="2961F887" w14:textId="4EED9561"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4, 1.26]</w:t>
            </w:r>
          </w:p>
        </w:tc>
        <w:tc>
          <w:tcPr>
            <w:tcW w:w="690" w:type="pct"/>
            <w:vAlign w:val="center"/>
          </w:tcPr>
          <w:p w14:paraId="17DDC469"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5</w:t>
            </w:r>
          </w:p>
          <w:p w14:paraId="2E880A0B" w14:textId="0493C73C"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4, 1.07]</w:t>
            </w:r>
          </w:p>
        </w:tc>
      </w:tr>
      <w:tr w:rsidR="00997C55" w:rsidRPr="009B3721" w14:paraId="230974B8"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82A0AB1"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101930C"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2</w:t>
            </w:r>
          </w:p>
          <w:p w14:paraId="4FE8CC57" w14:textId="0F922FFF"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98, 1.49]</w:t>
            </w:r>
          </w:p>
        </w:tc>
        <w:tc>
          <w:tcPr>
            <w:tcW w:w="672" w:type="pct"/>
            <w:vAlign w:val="center"/>
          </w:tcPr>
          <w:p w14:paraId="5212311E"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6</w:t>
            </w:r>
          </w:p>
          <w:p w14:paraId="30F40D9B" w14:textId="07EC1E93"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5, 1.07]</w:t>
            </w:r>
          </w:p>
        </w:tc>
        <w:tc>
          <w:tcPr>
            <w:tcW w:w="690" w:type="pct"/>
            <w:vAlign w:val="center"/>
          </w:tcPr>
          <w:p w14:paraId="63B5C0E0"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89</w:t>
            </w:r>
          </w:p>
          <w:p w14:paraId="1DBAD1A5" w14:textId="534DB987"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86, 0.91]</w:t>
            </w:r>
          </w:p>
        </w:tc>
      </w:tr>
      <w:tr w:rsidR="00997C55" w:rsidRPr="009B3721" w14:paraId="62A939B0"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C66E3A7"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E94A00B"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9</w:t>
            </w:r>
          </w:p>
          <w:p w14:paraId="62382574" w14:textId="249E9796"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91, 1.69]</w:t>
            </w:r>
          </w:p>
        </w:tc>
        <w:tc>
          <w:tcPr>
            <w:tcW w:w="672" w:type="pct"/>
            <w:vAlign w:val="center"/>
          </w:tcPr>
          <w:p w14:paraId="44F095CC"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6</w:t>
            </w:r>
          </w:p>
          <w:p w14:paraId="1F01BE4A" w14:textId="06D44FC2"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5, 0.87]</w:t>
            </w:r>
          </w:p>
        </w:tc>
        <w:tc>
          <w:tcPr>
            <w:tcW w:w="690" w:type="pct"/>
            <w:vAlign w:val="center"/>
          </w:tcPr>
          <w:p w14:paraId="0925CECA" w14:textId="6E4FCD39"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3</w:t>
            </w:r>
          </w:p>
          <w:p w14:paraId="20EDECFC" w14:textId="0B14FD21"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2, 0.84]</w:t>
            </w:r>
          </w:p>
        </w:tc>
      </w:tr>
      <w:tr w:rsidR="00BA793A"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1AC1D6E4" w:rsidR="00BA793A" w:rsidRPr="009B3721" w:rsidRDefault="00BA793A" w:rsidP="00DB5622">
            <w:pPr>
              <w:spacing w:line="240" w:lineRule="auto"/>
              <w:ind w:left="113" w:right="113"/>
              <w:contextualSpacing/>
              <w:jc w:val="center"/>
              <w:rPr>
                <w:sz w:val="18"/>
                <w:szCs w:val="18"/>
              </w:rPr>
            </w:pPr>
            <w:r>
              <w:rPr>
                <w:sz w:val="18"/>
                <w:szCs w:val="18"/>
              </w:rPr>
              <w:t xml:space="preserve">Prediction accuracy using </w:t>
            </w:r>
            <w:r w:rsidR="00B007F7">
              <w:rPr>
                <w:sz w:val="18"/>
                <w:szCs w:val="18"/>
              </w:rPr>
              <w:t>%-</w:t>
            </w:r>
            <w:r>
              <w:rPr>
                <w:sz w:val="18"/>
                <w:szCs w:val="18"/>
              </w:rPr>
              <w:t>SMAPE</w:t>
            </w:r>
            <w:r w:rsidR="00B007F7">
              <w:rPr>
                <w:sz w:val="18"/>
                <w:szCs w:val="18"/>
              </w:rPr>
              <w:t xml:space="preserve"> </w:t>
            </w:r>
            <w:r>
              <w:rPr>
                <w:sz w:val="18"/>
                <w:szCs w:val="18"/>
              </w:rPr>
              <w:t>(MSRPE)</w:t>
            </w:r>
            <w:r w:rsidR="007F39BB" w:rsidRPr="007F39BB">
              <w:rPr>
                <w:sz w:val="18"/>
                <w:szCs w:val="18"/>
                <w:vertAlign w:val="superscript"/>
              </w:rPr>
              <w:t>e</w:t>
            </w:r>
            <w:r>
              <w:rPr>
                <w:sz w:val="18"/>
                <w:szCs w:val="18"/>
              </w:rPr>
              <w:t xml:space="preserve"> </w:t>
            </w:r>
          </w:p>
        </w:tc>
        <w:tc>
          <w:tcPr>
            <w:tcW w:w="1038" w:type="pct"/>
            <w:vAlign w:val="center"/>
          </w:tcPr>
          <w:p w14:paraId="05FDF99C" w14:textId="7D77744D"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BA793A" w:rsidRPr="009B3721"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668" w:type="pct"/>
            <w:vAlign w:val="center"/>
          </w:tcPr>
          <w:p w14:paraId="5935FA6A" w14:textId="77777777" w:rsidR="00BA793A" w:rsidRPr="00B007F7"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37.955</w:t>
            </w:r>
          </w:p>
          <w:p w14:paraId="50829009" w14:textId="0D570DEC" w:rsidR="00B007F7" w:rsidRPr="00B007F7"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2.283)</w:t>
            </w:r>
          </w:p>
        </w:tc>
        <w:tc>
          <w:tcPr>
            <w:tcW w:w="674" w:type="pct"/>
            <w:vAlign w:val="center"/>
          </w:tcPr>
          <w:p w14:paraId="3BDC771F" w14:textId="2E5816EA"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c>
          <w:tcPr>
            <w:tcW w:w="672" w:type="pct"/>
            <w:vAlign w:val="center"/>
          </w:tcPr>
          <w:p w14:paraId="2E2A3760" w14:textId="77777777"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35.141</w:t>
            </w:r>
          </w:p>
          <w:p w14:paraId="13D2AF8A" w14:textId="38DE68A4"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1.114)</w:t>
            </w:r>
          </w:p>
        </w:tc>
        <w:tc>
          <w:tcPr>
            <w:tcW w:w="690" w:type="pct"/>
            <w:vMerge w:val="restart"/>
            <w:vAlign w:val="center"/>
          </w:tcPr>
          <w:p w14:paraId="14A4FB5B" w14:textId="5962620B"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r>
      <w:tr w:rsidR="00BA793A" w:rsidRPr="009B3721" w14:paraId="608D8888"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BA793A" w:rsidRPr="009B3721" w:rsidRDefault="00BA793A" w:rsidP="00D379D7">
            <w:pPr>
              <w:spacing w:line="240" w:lineRule="auto"/>
              <w:contextualSpacing/>
              <w:jc w:val="center"/>
              <w:rPr>
                <w:sz w:val="18"/>
                <w:szCs w:val="18"/>
              </w:rPr>
            </w:pPr>
          </w:p>
        </w:tc>
        <w:tc>
          <w:tcPr>
            <w:tcW w:w="1038" w:type="pct"/>
            <w:vAlign w:val="center"/>
          </w:tcPr>
          <w:p w14:paraId="40E4A2A7" w14:textId="13FBE4BB"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BA793A" w:rsidRPr="007F39BB"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F39BB">
              <w:rPr>
                <w:sz w:val="18"/>
                <w:szCs w:val="18"/>
                <w:highlight w:val="green"/>
              </w:rPr>
              <w:t>6.889</w:t>
            </w:r>
          </w:p>
          <w:p w14:paraId="1E40C260" w14:textId="51DF2546" w:rsidR="00BA793A" w:rsidRPr="009B3721"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7F39BB">
              <w:rPr>
                <w:sz w:val="18"/>
                <w:szCs w:val="18"/>
                <w:highlight w:val="green"/>
              </w:rPr>
              <w:t>(0.173)</w:t>
            </w:r>
          </w:p>
        </w:tc>
        <w:tc>
          <w:tcPr>
            <w:tcW w:w="668" w:type="pct"/>
            <w:vAlign w:val="center"/>
          </w:tcPr>
          <w:p w14:paraId="2BFADFFB" w14:textId="77777777" w:rsidR="00BA793A" w:rsidRPr="00B007F7" w:rsidRDefault="00B007F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B007F7">
              <w:rPr>
                <w:sz w:val="18"/>
                <w:szCs w:val="18"/>
                <w:highlight w:val="green"/>
              </w:rPr>
              <w:t>6.593</w:t>
            </w:r>
          </w:p>
          <w:p w14:paraId="356DB152" w14:textId="78F8D2D4" w:rsidR="00B007F7" w:rsidRPr="00B007F7" w:rsidRDefault="00B007F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B007F7">
              <w:rPr>
                <w:sz w:val="18"/>
                <w:szCs w:val="18"/>
                <w:highlight w:val="green"/>
              </w:rPr>
              <w:t>(0.198)</w:t>
            </w:r>
          </w:p>
        </w:tc>
        <w:tc>
          <w:tcPr>
            <w:tcW w:w="674" w:type="pct"/>
            <w:vAlign w:val="center"/>
          </w:tcPr>
          <w:p w14:paraId="22A97B0D" w14:textId="77777777"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2.250</w:t>
            </w:r>
          </w:p>
          <w:p w14:paraId="4C386577" w14:textId="29120803"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0.056)</w:t>
            </w:r>
          </w:p>
        </w:tc>
        <w:tc>
          <w:tcPr>
            <w:tcW w:w="672" w:type="pct"/>
            <w:vAlign w:val="center"/>
          </w:tcPr>
          <w:p w14:paraId="1C5F4C01" w14:textId="77777777"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2.285</w:t>
            </w:r>
          </w:p>
          <w:p w14:paraId="2A99556E" w14:textId="1B919943"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0.048)</w:t>
            </w:r>
          </w:p>
        </w:tc>
        <w:tc>
          <w:tcPr>
            <w:tcW w:w="690" w:type="pct"/>
            <w:vMerge/>
            <w:vAlign w:val="center"/>
          </w:tcPr>
          <w:p w14:paraId="576F3693" w14:textId="77777777"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B3721"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668" w:type="pct"/>
            <w:vAlign w:val="center"/>
          </w:tcPr>
          <w:p w14:paraId="13CA094F" w14:textId="77777777" w:rsidR="00BA793A" w:rsidRPr="00B007F7"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8.943</w:t>
            </w:r>
          </w:p>
          <w:p w14:paraId="19C390EB" w14:textId="5245D588" w:rsidR="00B007F7" w:rsidRPr="00B007F7"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0.253)</w:t>
            </w:r>
          </w:p>
        </w:tc>
        <w:tc>
          <w:tcPr>
            <w:tcW w:w="674" w:type="pct"/>
            <w:vAlign w:val="center"/>
          </w:tcPr>
          <w:p w14:paraId="7E9B4542" w14:textId="0473DD76"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c>
          <w:tcPr>
            <w:tcW w:w="672" w:type="pct"/>
            <w:vAlign w:val="center"/>
          </w:tcPr>
          <w:p w14:paraId="3541791E" w14:textId="77777777"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4.737</w:t>
            </w:r>
          </w:p>
          <w:p w14:paraId="25BCF688" w14:textId="0C81CA95"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0.115)</w:t>
            </w:r>
          </w:p>
        </w:tc>
        <w:tc>
          <w:tcPr>
            <w:tcW w:w="690" w:type="pct"/>
            <w:vMerge/>
            <w:vAlign w:val="center"/>
          </w:tcPr>
          <w:p w14:paraId="5D4A7521" w14:textId="77777777"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p>
        </w:tc>
      </w:tr>
    </w:tbl>
    <w:p w14:paraId="2DD1BE46" w14:textId="025FC858" w:rsidR="00BA793A" w:rsidRDefault="00BA793A" w:rsidP="00BA793A">
      <w:pPr>
        <w:pStyle w:val="Caption"/>
        <w:spacing w:line="240" w:lineRule="auto"/>
        <w:contextualSpacing/>
        <w:rPr>
          <w:sz w:val="18"/>
          <w:szCs w:val="18"/>
        </w:rPr>
      </w:pPr>
      <w:proofErr w:type="spellStart"/>
      <w:r w:rsidRPr="00BA793A">
        <w:rPr>
          <w:sz w:val="18"/>
          <w:szCs w:val="18"/>
          <w:vertAlign w:val="superscript"/>
        </w:rPr>
        <w:t>a</w:t>
      </w:r>
      <w:r>
        <w:rPr>
          <w:sz w:val="18"/>
          <w:szCs w:val="18"/>
        </w:rPr>
        <w:t>The</w:t>
      </w:r>
      <w:proofErr w:type="spellEnd"/>
      <w:r>
        <w:rPr>
          <w:sz w:val="18"/>
          <w:szCs w:val="18"/>
        </w:rPr>
        <w:t xml:space="preserv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3C6B3137" w14:textId="68DEECB6" w:rsidR="00997C55" w:rsidRDefault="00BA793A" w:rsidP="00BA793A">
      <w:pPr>
        <w:pStyle w:val="Caption"/>
        <w:spacing w:line="240" w:lineRule="auto"/>
        <w:contextualSpacing/>
        <w:rPr>
          <w:sz w:val="18"/>
          <w:szCs w:val="18"/>
        </w:rPr>
      </w:pPr>
      <w:proofErr w:type="spellStart"/>
      <w:r w:rsidRPr="00BA793A">
        <w:rPr>
          <w:sz w:val="18"/>
          <w:szCs w:val="18"/>
          <w:vertAlign w:val="superscript"/>
        </w:rPr>
        <w:t>b</w:t>
      </w:r>
      <w:r>
        <w:rPr>
          <w:sz w:val="18"/>
          <w:szCs w:val="18"/>
        </w:rPr>
        <w:t>The</w:t>
      </w:r>
      <w:proofErr w:type="spellEnd"/>
      <w:r>
        <w:rPr>
          <w:sz w:val="18"/>
          <w:szCs w:val="18"/>
        </w:rPr>
        <w:t xml:space="preserve"> </w:t>
      </w:r>
      <w:proofErr w:type="spellStart"/>
      <w:r>
        <w:rPr>
          <w:sz w:val="18"/>
          <w:szCs w:val="18"/>
        </w:rPr>
        <w:t>eSIR</w:t>
      </w:r>
      <w:proofErr w:type="spellEnd"/>
      <w:r>
        <w:rPr>
          <w:sz w:val="18"/>
          <w:szCs w:val="18"/>
        </w:rPr>
        <w:t xml:space="preserve"> model does not return period-specific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but one single value for the entire tra</w:t>
      </w:r>
      <w:proofErr w:type="spellStart"/>
      <w:r>
        <w:rPr>
          <w:sz w:val="18"/>
          <w:szCs w:val="18"/>
        </w:rPr>
        <w:t>ining</w:t>
      </w:r>
      <w:proofErr w:type="spellEnd"/>
      <w:r>
        <w:rPr>
          <w:sz w:val="18"/>
          <w:szCs w:val="18"/>
        </w:rPr>
        <w:t xml:space="preserve"> period. </w:t>
      </w:r>
    </w:p>
    <w:p w14:paraId="4B2BEB77" w14:textId="4F565760" w:rsidR="00BA793A" w:rsidRDefault="00BA793A" w:rsidP="00BA793A">
      <w:pPr>
        <w:pStyle w:val="Caption"/>
        <w:spacing w:line="240" w:lineRule="auto"/>
        <w:contextualSpacing/>
        <w:rPr>
          <w:sz w:val="18"/>
          <w:szCs w:val="18"/>
        </w:rPr>
      </w:pPr>
      <w:proofErr w:type="spellStart"/>
      <w:r w:rsidRPr="00BA793A">
        <w:rPr>
          <w:sz w:val="18"/>
          <w:szCs w:val="18"/>
          <w:vertAlign w:val="superscript"/>
        </w:rPr>
        <w:t>c</w:t>
      </w:r>
      <w:r>
        <w:rPr>
          <w:sz w:val="18"/>
          <w:szCs w:val="18"/>
        </w:rPr>
        <w:t>The</w:t>
      </w:r>
      <w:proofErr w:type="spellEnd"/>
      <w:r>
        <w:rPr>
          <w:sz w:val="18"/>
          <w:szCs w:val="18"/>
        </w:rPr>
        <w:t xml:space="preserve"> SAPHIRE model does not return</w:t>
      </w:r>
      <w:r w:rsidRPr="00BA793A">
        <w:rPr>
          <w:sz w:val="18"/>
          <w:szCs w:val="18"/>
        </w:rPr>
        <w:t xml:space="preserve"> </w:t>
      </w:r>
      <w:r>
        <w:rPr>
          <w:sz w:val="18"/>
          <w:szCs w:val="18"/>
        </w:rPr>
        <w:t>projections of active reported cases or cumulative reported deaths.</w:t>
      </w:r>
    </w:p>
    <w:p w14:paraId="3E62DD7C" w14:textId="09EF0164" w:rsidR="00BA793A" w:rsidRDefault="00BA793A" w:rsidP="00BA793A">
      <w:pPr>
        <w:pStyle w:val="Caption"/>
        <w:spacing w:line="240" w:lineRule="auto"/>
        <w:contextualSpacing/>
        <w:rPr>
          <w:sz w:val="18"/>
          <w:szCs w:val="18"/>
        </w:rPr>
      </w:pPr>
      <w:proofErr w:type="spellStart"/>
      <w:r w:rsidRPr="00BA793A">
        <w:rPr>
          <w:sz w:val="18"/>
          <w:szCs w:val="18"/>
          <w:vertAlign w:val="superscript"/>
        </w:rPr>
        <w:t>d</w:t>
      </w:r>
      <w:r>
        <w:rPr>
          <w:sz w:val="18"/>
          <w:szCs w:val="18"/>
        </w:rPr>
        <w:t>The</w:t>
      </w:r>
      <w:proofErr w:type="spellEnd"/>
      <w:r>
        <w:rPr>
          <w:sz w:val="18"/>
          <w:szCs w:val="18"/>
        </w:rPr>
        <w:t xml:space="preserve"> ICM model does not return</w:t>
      </w:r>
      <w:r w:rsidRPr="00BA793A">
        <w:rPr>
          <w:sz w:val="18"/>
          <w:szCs w:val="18"/>
        </w:rPr>
        <w:t xml:space="preserve"> </w:t>
      </w:r>
      <w:r>
        <w:rPr>
          <w:sz w:val="18"/>
          <w:szCs w:val="18"/>
        </w:rPr>
        <w:t>projections of reported cases or reported deaths.</w:t>
      </w:r>
    </w:p>
    <w:p w14:paraId="6151461F" w14:textId="09EBEB41" w:rsidR="00BA793A" w:rsidRPr="007204B3" w:rsidRDefault="007204B3" w:rsidP="00BA793A">
      <w:pPr>
        <w:pStyle w:val="Caption"/>
        <w:spacing w:line="240" w:lineRule="auto"/>
        <w:contextualSpacing/>
        <w:rPr>
          <w:sz w:val="18"/>
          <w:szCs w:val="18"/>
        </w:rPr>
      </w:pPr>
      <w:proofErr w:type="spellStart"/>
      <w:proofErr w:type="gramStart"/>
      <w:r w:rsidRPr="007204B3">
        <w:rPr>
          <w:sz w:val="18"/>
          <w:szCs w:val="18"/>
          <w:vertAlign w:val="superscript"/>
        </w:rPr>
        <w:t>e</w:t>
      </w:r>
      <w:r>
        <w:rPr>
          <w:sz w:val="18"/>
          <w:szCs w:val="18"/>
        </w:rPr>
        <w:t>We</w:t>
      </w:r>
      <w:proofErr w:type="spellEnd"/>
      <w:proofErr w:type="gramEnd"/>
      <w:r>
        <w:rPr>
          <w:sz w:val="18"/>
          <w:szCs w:val="18"/>
        </w:rPr>
        <w:t xml:space="preserve"> compare model projections with observed reported data from October 16 till December 31, 2020.</w:t>
      </w: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46B26CE8" w:rsidR="001F7192" w:rsidRDefault="001F7192" w:rsidP="001F7192">
      <w:pPr>
        <w:pStyle w:val="Caption"/>
        <w:jc w:val="center"/>
        <w:rPr>
          <w:sz w:val="18"/>
          <w:szCs w:val="18"/>
        </w:rPr>
      </w:pPr>
      <w:r w:rsidRPr="001F7192">
        <w:rPr>
          <w:sz w:val="18"/>
          <w:szCs w:val="18"/>
        </w:rPr>
        <w:lastRenderedPageBreak/>
        <w:t>Table 3: Comparison of relative performance and correlation with observed data of projections of the models under consideration</w:t>
      </w:r>
      <w:r w:rsidR="007204B3">
        <w:rPr>
          <w:sz w:val="18"/>
          <w:szCs w:val="18"/>
        </w:rPr>
        <w:t xml:space="preserve"> from October 16 till December 31, 2020.</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6547D0">
            <w:pPr>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6547D0">
            <w:pPr>
              <w:jc w:val="center"/>
              <w:rPr>
                <w:sz w:val="18"/>
                <w:szCs w:val="18"/>
              </w:rPr>
            </w:pPr>
          </w:p>
        </w:tc>
        <w:tc>
          <w:tcPr>
            <w:tcW w:w="714" w:type="pct"/>
            <w:vMerge/>
            <w:vAlign w:val="center"/>
          </w:tcPr>
          <w:p w14:paraId="5A543BE4" w14:textId="7E0F2D4C"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6" w:type="pct"/>
            <w:vAlign w:val="center"/>
          </w:tcPr>
          <w:p w14:paraId="1C5CC877" w14:textId="7F08609F" w:rsidR="006547D0" w:rsidRPr="00F1359C" w:rsidRDefault="007567EE"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D469A4"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D469A4" w:rsidRPr="00F1359C" w:rsidRDefault="00D469A4" w:rsidP="006547D0">
            <w:pPr>
              <w:jc w:val="center"/>
              <w:rPr>
                <w:sz w:val="18"/>
                <w:szCs w:val="18"/>
              </w:rPr>
            </w:pPr>
            <w:r w:rsidRPr="00F1359C">
              <w:rPr>
                <w:sz w:val="18"/>
                <w:szCs w:val="18"/>
              </w:rPr>
              <w:t>Cumulative cases</w:t>
            </w:r>
          </w:p>
        </w:tc>
        <w:tc>
          <w:tcPr>
            <w:tcW w:w="714" w:type="pct"/>
            <w:vAlign w:val="center"/>
          </w:tcPr>
          <w:p w14:paraId="4A487FAC" w14:textId="2D7CFD6B"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a</w:t>
            </w:r>
            <w:proofErr w:type="spellEnd"/>
          </w:p>
        </w:tc>
        <w:tc>
          <w:tcPr>
            <w:tcW w:w="714" w:type="pct"/>
            <w:vAlign w:val="center"/>
          </w:tcPr>
          <w:p w14:paraId="5A56D59B" w14:textId="01096267"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D469A4">
              <w:rPr>
                <w:sz w:val="18"/>
                <w:szCs w:val="18"/>
                <w:highlight w:val="green"/>
              </w:rPr>
              <w:t>1</w:t>
            </w:r>
          </w:p>
        </w:tc>
        <w:tc>
          <w:tcPr>
            <w:tcW w:w="714" w:type="pct"/>
            <w:vAlign w:val="center"/>
          </w:tcPr>
          <w:p w14:paraId="504D7945" w14:textId="6065A8CD" w:rsidR="00D469A4" w:rsidRPr="00B007F7" w:rsidRDefault="00B007F7"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B007F7">
              <w:rPr>
                <w:sz w:val="18"/>
                <w:szCs w:val="18"/>
                <w:highlight w:val="green"/>
              </w:rPr>
              <w:t>1.724</w:t>
            </w:r>
          </w:p>
        </w:tc>
        <w:tc>
          <w:tcPr>
            <w:tcW w:w="714" w:type="pct"/>
            <w:vAlign w:val="center"/>
          </w:tcPr>
          <w:p w14:paraId="47321D5D" w14:textId="617DDA4D"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D469A4">
              <w:rPr>
                <w:sz w:val="18"/>
                <w:szCs w:val="18"/>
                <w:highlight w:val="green"/>
              </w:rPr>
              <w:t>3.013</w:t>
            </w:r>
          </w:p>
        </w:tc>
        <w:tc>
          <w:tcPr>
            <w:tcW w:w="714" w:type="pct"/>
            <w:vAlign w:val="center"/>
          </w:tcPr>
          <w:p w14:paraId="689D55B2" w14:textId="5EC1A5D5"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D469A4">
              <w:rPr>
                <w:sz w:val="18"/>
                <w:szCs w:val="18"/>
                <w:highlight w:val="green"/>
              </w:rPr>
              <w:t>3.270</w:t>
            </w:r>
          </w:p>
        </w:tc>
        <w:tc>
          <w:tcPr>
            <w:tcW w:w="716" w:type="pct"/>
            <w:vMerge w:val="restart"/>
            <w:vAlign w:val="center"/>
          </w:tcPr>
          <w:p w14:paraId="76ED707E" w14:textId="1040C217"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D469A4" w:rsidRPr="00F1359C" w14:paraId="7E55CFC6"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D469A4" w:rsidRPr="00F1359C" w:rsidRDefault="00D469A4" w:rsidP="006547D0">
            <w:pPr>
              <w:jc w:val="center"/>
              <w:rPr>
                <w:sz w:val="18"/>
                <w:szCs w:val="18"/>
              </w:rPr>
            </w:pPr>
          </w:p>
        </w:tc>
        <w:tc>
          <w:tcPr>
            <w:tcW w:w="714" w:type="pct"/>
            <w:vAlign w:val="center"/>
          </w:tcPr>
          <w:p w14:paraId="08CB6132" w14:textId="7A5DED7E"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7D5C7E39" w14:textId="3F6FDAF9"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469A4">
              <w:rPr>
                <w:sz w:val="18"/>
                <w:szCs w:val="18"/>
                <w:highlight w:val="green"/>
              </w:rPr>
              <w:t>0.996</w:t>
            </w:r>
          </w:p>
        </w:tc>
        <w:tc>
          <w:tcPr>
            <w:tcW w:w="714" w:type="pct"/>
            <w:vAlign w:val="center"/>
          </w:tcPr>
          <w:p w14:paraId="60634059" w14:textId="5436F41F" w:rsidR="00D469A4" w:rsidRPr="00B007F7"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0.9</w:t>
            </w:r>
            <w:r w:rsidR="00B007F7" w:rsidRPr="00B007F7">
              <w:rPr>
                <w:sz w:val="18"/>
                <w:szCs w:val="18"/>
                <w:highlight w:val="green"/>
              </w:rPr>
              <w:t>69</w:t>
            </w:r>
          </w:p>
        </w:tc>
        <w:tc>
          <w:tcPr>
            <w:tcW w:w="714" w:type="pct"/>
            <w:vAlign w:val="center"/>
          </w:tcPr>
          <w:p w14:paraId="5AA8890C" w14:textId="01BA6D1E" w:rsidR="00D469A4" w:rsidRPr="00D469A4"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D469A4">
              <w:rPr>
                <w:sz w:val="18"/>
                <w:szCs w:val="18"/>
                <w:highlight w:val="green"/>
              </w:rPr>
              <w:t>0.984</w:t>
            </w:r>
          </w:p>
        </w:tc>
        <w:tc>
          <w:tcPr>
            <w:tcW w:w="714" w:type="pct"/>
            <w:vAlign w:val="center"/>
          </w:tcPr>
          <w:p w14:paraId="0E9E6EB9" w14:textId="427DA1D4" w:rsidR="00D469A4" w:rsidRPr="00D469A4"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D469A4">
              <w:rPr>
                <w:sz w:val="18"/>
                <w:szCs w:val="18"/>
                <w:highlight w:val="green"/>
              </w:rPr>
              <w:t>0.999</w:t>
            </w:r>
          </w:p>
        </w:tc>
        <w:tc>
          <w:tcPr>
            <w:tcW w:w="716" w:type="pct"/>
            <w:vMerge/>
            <w:vAlign w:val="center"/>
          </w:tcPr>
          <w:p w14:paraId="6F0A6F1E" w14:textId="41874524"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D469A4"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D469A4" w:rsidRPr="00F1359C" w:rsidRDefault="00D469A4" w:rsidP="006547D0">
            <w:pPr>
              <w:jc w:val="center"/>
              <w:rPr>
                <w:sz w:val="18"/>
                <w:szCs w:val="18"/>
              </w:rPr>
            </w:pPr>
          </w:p>
        </w:tc>
        <w:tc>
          <w:tcPr>
            <w:tcW w:w="714" w:type="pct"/>
            <w:vAlign w:val="center"/>
          </w:tcPr>
          <w:p w14:paraId="4C32E2C0" w14:textId="6C9AE088"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5731CFB1" w14:textId="2C0F428B" w:rsidR="00D469A4" w:rsidRPr="00F1359C"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797406">
              <w:rPr>
                <w:sz w:val="18"/>
                <w:szCs w:val="18"/>
                <w:highlight w:val="green"/>
              </w:rPr>
              <w:t>0.507</w:t>
            </w:r>
          </w:p>
        </w:tc>
        <w:tc>
          <w:tcPr>
            <w:tcW w:w="714" w:type="pct"/>
            <w:vAlign w:val="center"/>
          </w:tcPr>
          <w:p w14:paraId="2CF9A161" w14:textId="2931A07B" w:rsidR="00D469A4" w:rsidRPr="00B007F7"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B007F7">
              <w:rPr>
                <w:sz w:val="18"/>
                <w:szCs w:val="18"/>
                <w:highlight w:val="green"/>
              </w:rPr>
              <w:t>0.</w:t>
            </w:r>
            <w:r w:rsidR="00B007F7" w:rsidRPr="00B007F7">
              <w:rPr>
                <w:sz w:val="18"/>
                <w:szCs w:val="18"/>
                <w:highlight w:val="green"/>
              </w:rPr>
              <w:t>476</w:t>
            </w:r>
          </w:p>
        </w:tc>
        <w:tc>
          <w:tcPr>
            <w:tcW w:w="714" w:type="pct"/>
            <w:vAlign w:val="center"/>
          </w:tcPr>
          <w:p w14:paraId="7FB0C52D" w14:textId="18BF77BD" w:rsidR="00D469A4" w:rsidRPr="00797406"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97406">
              <w:rPr>
                <w:sz w:val="18"/>
                <w:szCs w:val="18"/>
                <w:highlight w:val="green"/>
              </w:rPr>
              <w:t>0.738</w:t>
            </w:r>
          </w:p>
        </w:tc>
        <w:tc>
          <w:tcPr>
            <w:tcW w:w="714" w:type="pct"/>
            <w:vAlign w:val="center"/>
          </w:tcPr>
          <w:p w14:paraId="3B893F5E" w14:textId="02ACBE6E" w:rsidR="00D469A4" w:rsidRPr="00797406"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97406">
              <w:rPr>
                <w:sz w:val="18"/>
                <w:szCs w:val="18"/>
                <w:highlight w:val="green"/>
              </w:rPr>
              <w:t>0.891</w:t>
            </w:r>
          </w:p>
        </w:tc>
        <w:tc>
          <w:tcPr>
            <w:tcW w:w="716" w:type="pct"/>
            <w:vMerge/>
            <w:vAlign w:val="center"/>
          </w:tcPr>
          <w:p w14:paraId="1B50C1E8" w14:textId="575C7FF1"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D469A4" w:rsidRPr="00F1359C" w14:paraId="35B875D1"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D469A4" w:rsidRPr="00F1359C" w:rsidRDefault="00D469A4" w:rsidP="006547D0">
            <w:pPr>
              <w:jc w:val="center"/>
              <w:rPr>
                <w:sz w:val="18"/>
                <w:szCs w:val="18"/>
              </w:rPr>
            </w:pPr>
            <w:r w:rsidRPr="00F1359C">
              <w:rPr>
                <w:sz w:val="18"/>
                <w:szCs w:val="18"/>
              </w:rPr>
              <w:t>Cumulative deaths</w:t>
            </w:r>
          </w:p>
        </w:tc>
        <w:tc>
          <w:tcPr>
            <w:tcW w:w="714" w:type="pct"/>
            <w:vAlign w:val="center"/>
          </w:tcPr>
          <w:p w14:paraId="5626944F" w14:textId="26A48665"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c</w:t>
            </w:r>
            <w:proofErr w:type="spellEnd"/>
          </w:p>
        </w:tc>
        <w:tc>
          <w:tcPr>
            <w:tcW w:w="714" w:type="pct"/>
            <w:vAlign w:val="center"/>
          </w:tcPr>
          <w:p w14:paraId="21148A1F" w14:textId="65DB48BF"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2C037E8F" w14:textId="6010C8A8" w:rsidR="00D469A4" w:rsidRPr="00B007F7"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1</w:t>
            </w:r>
          </w:p>
        </w:tc>
        <w:tc>
          <w:tcPr>
            <w:tcW w:w="714" w:type="pct"/>
            <w:vAlign w:val="center"/>
          </w:tcPr>
          <w:p w14:paraId="1D1B0FBD" w14:textId="0703A614"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32378CB1" w14:textId="729ED31E" w:rsidR="00D469A4" w:rsidRPr="007204B3" w:rsidRDefault="007204B3"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7204B3">
              <w:rPr>
                <w:sz w:val="18"/>
                <w:szCs w:val="18"/>
                <w:highlight w:val="green"/>
              </w:rPr>
              <w:t>6.962</w:t>
            </w:r>
          </w:p>
        </w:tc>
        <w:tc>
          <w:tcPr>
            <w:tcW w:w="716" w:type="pct"/>
            <w:vMerge/>
            <w:vAlign w:val="center"/>
          </w:tcPr>
          <w:p w14:paraId="181D43A3" w14:textId="3B20425E"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D469A4"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D469A4" w:rsidRPr="00F1359C" w:rsidRDefault="00D469A4" w:rsidP="006547D0">
            <w:pPr>
              <w:jc w:val="center"/>
              <w:rPr>
                <w:sz w:val="18"/>
                <w:szCs w:val="18"/>
              </w:rPr>
            </w:pPr>
          </w:p>
        </w:tc>
        <w:tc>
          <w:tcPr>
            <w:tcW w:w="714" w:type="pct"/>
            <w:vAlign w:val="center"/>
          </w:tcPr>
          <w:p w14:paraId="3136DC95" w14:textId="610EB4C3"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d</w:t>
            </w:r>
            <w:proofErr w:type="spellEnd"/>
          </w:p>
        </w:tc>
        <w:tc>
          <w:tcPr>
            <w:tcW w:w="714" w:type="pct"/>
            <w:vAlign w:val="center"/>
          </w:tcPr>
          <w:p w14:paraId="20B904FE" w14:textId="2882BF6C"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7501407A" w14:textId="537FB045" w:rsidR="00D469A4" w:rsidRPr="00B007F7" w:rsidRDefault="00B007F7"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B007F7">
              <w:rPr>
                <w:sz w:val="18"/>
                <w:szCs w:val="18"/>
                <w:highlight w:val="green"/>
              </w:rPr>
              <w:t>1</w:t>
            </w:r>
          </w:p>
        </w:tc>
        <w:tc>
          <w:tcPr>
            <w:tcW w:w="714" w:type="pct"/>
            <w:vAlign w:val="center"/>
          </w:tcPr>
          <w:p w14:paraId="4C13735B" w14:textId="52E4FCFC"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213D4300" w14:textId="2EDDACC0" w:rsidR="00D469A4" w:rsidRPr="007204B3"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204B3">
              <w:rPr>
                <w:sz w:val="18"/>
                <w:szCs w:val="18"/>
                <w:highlight w:val="green"/>
              </w:rPr>
              <w:t>1</w:t>
            </w:r>
          </w:p>
        </w:tc>
        <w:tc>
          <w:tcPr>
            <w:tcW w:w="716" w:type="pct"/>
            <w:vMerge/>
            <w:vAlign w:val="center"/>
          </w:tcPr>
          <w:p w14:paraId="464021C7" w14:textId="2A1B7BB9"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D469A4" w:rsidRPr="00F1359C" w14:paraId="410BF6E5"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D469A4" w:rsidRPr="00F1359C" w:rsidRDefault="00D469A4" w:rsidP="006547D0">
            <w:pPr>
              <w:jc w:val="center"/>
              <w:rPr>
                <w:sz w:val="18"/>
                <w:szCs w:val="18"/>
              </w:rPr>
            </w:pPr>
          </w:p>
        </w:tc>
        <w:tc>
          <w:tcPr>
            <w:tcW w:w="714" w:type="pct"/>
            <w:vAlign w:val="center"/>
          </w:tcPr>
          <w:p w14:paraId="19E02F0C" w14:textId="154E0E95"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d</w:t>
            </w:r>
            <w:proofErr w:type="spellEnd"/>
          </w:p>
        </w:tc>
        <w:tc>
          <w:tcPr>
            <w:tcW w:w="714" w:type="pct"/>
            <w:vAlign w:val="center"/>
          </w:tcPr>
          <w:p w14:paraId="48799622" w14:textId="3AF66BA0"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7B8167B8" w14:textId="025131A2" w:rsidR="00D469A4" w:rsidRPr="00B007F7" w:rsidRDefault="007204B3"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0.339</w:t>
            </w:r>
          </w:p>
        </w:tc>
        <w:tc>
          <w:tcPr>
            <w:tcW w:w="714" w:type="pct"/>
            <w:vAlign w:val="center"/>
          </w:tcPr>
          <w:p w14:paraId="2E750816" w14:textId="2B17E4CE"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5AC412C6" w14:textId="1CC01A13" w:rsidR="00D469A4" w:rsidRPr="007204B3" w:rsidRDefault="00797406"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7204B3">
              <w:rPr>
                <w:sz w:val="18"/>
                <w:szCs w:val="18"/>
                <w:highlight w:val="green"/>
              </w:rPr>
              <w:t>0.616</w:t>
            </w:r>
          </w:p>
        </w:tc>
        <w:tc>
          <w:tcPr>
            <w:tcW w:w="716" w:type="pct"/>
            <w:vMerge/>
            <w:vAlign w:val="center"/>
          </w:tcPr>
          <w:p w14:paraId="2F112D84" w14:textId="51F8BC06"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801CB86" w14:textId="1131F231" w:rsidR="006F56D7"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a</w:t>
      </w:r>
      <w:r w:rsidR="006F56D7" w:rsidRPr="00D469A4">
        <w:rPr>
          <w:i/>
          <w:iCs/>
          <w:sz w:val="18"/>
          <w:szCs w:val="18"/>
        </w:rPr>
        <w:t>For</w:t>
      </w:r>
      <w:proofErr w:type="spellEnd"/>
      <w:r w:rsidR="006F56D7" w:rsidRPr="00D469A4">
        <w:rPr>
          <w:i/>
          <w:iCs/>
          <w:sz w:val="18"/>
          <w:szCs w:val="18"/>
        </w:rPr>
        <w:t xml:space="preserve">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b</w:t>
      </w:r>
      <w:r w:rsidR="00657234" w:rsidRPr="00D469A4">
        <w:rPr>
          <w:i/>
          <w:iCs/>
          <w:sz w:val="18"/>
          <w:szCs w:val="18"/>
        </w:rPr>
        <w:t>For</w:t>
      </w:r>
      <w:proofErr w:type="spellEnd"/>
      <w:r w:rsidR="00657234" w:rsidRPr="00D469A4">
        <w:rPr>
          <w:i/>
          <w:iCs/>
          <w:sz w:val="18"/>
          <w:szCs w:val="18"/>
        </w:rPr>
        <w:t xml:space="preserve">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7204B3" w:rsidRDefault="00D469A4" w:rsidP="00D469A4">
      <w:pPr>
        <w:spacing w:line="240" w:lineRule="auto"/>
        <w:contextualSpacing/>
        <w:jc w:val="both"/>
        <w:rPr>
          <w:i/>
          <w:iCs/>
          <w:sz w:val="18"/>
          <w:szCs w:val="18"/>
        </w:rPr>
      </w:pPr>
      <w:proofErr w:type="spellStart"/>
      <w:r w:rsidRPr="007204B3">
        <w:rPr>
          <w:i/>
          <w:iCs/>
          <w:sz w:val="18"/>
          <w:szCs w:val="18"/>
          <w:vertAlign w:val="superscript"/>
        </w:rPr>
        <w:t>c</w:t>
      </w:r>
      <w:r w:rsidR="006F56D7" w:rsidRPr="007204B3">
        <w:rPr>
          <w:i/>
          <w:iCs/>
          <w:sz w:val="18"/>
          <w:szCs w:val="18"/>
        </w:rPr>
        <w:t>For</w:t>
      </w:r>
      <w:proofErr w:type="spellEnd"/>
      <w:r w:rsidR="006F56D7" w:rsidRPr="007204B3">
        <w:rPr>
          <w:i/>
          <w:iCs/>
          <w:sz w:val="18"/>
          <w:szCs w:val="18"/>
        </w:rPr>
        <w:t xml:space="preserve"> cumulative reported deaths, Rel-MSPE is defined relative to projections from the </w:t>
      </w:r>
      <w:proofErr w:type="spellStart"/>
      <w:r w:rsidR="006F56D7" w:rsidRPr="007204B3">
        <w:rPr>
          <w:i/>
          <w:iCs/>
          <w:sz w:val="18"/>
          <w:szCs w:val="18"/>
        </w:rPr>
        <w:t>eSIR</w:t>
      </w:r>
      <w:proofErr w:type="spellEnd"/>
      <w:r w:rsidR="006F56D7" w:rsidRPr="007204B3">
        <w:rPr>
          <w:i/>
          <w:iCs/>
          <w:sz w:val="18"/>
          <w:szCs w:val="18"/>
        </w:rPr>
        <w:t xml:space="preserve"> model. </w:t>
      </w:r>
      <w:r w:rsidR="001C7FEC" w:rsidRPr="007204B3">
        <w:rPr>
          <w:i/>
          <w:iCs/>
          <w:sz w:val="18"/>
          <w:szCs w:val="18"/>
        </w:rPr>
        <w:t xml:space="preserve"> </w:t>
      </w:r>
    </w:p>
    <w:p w14:paraId="3317F6CD" w14:textId="0CC84200" w:rsidR="00D04149"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d</w:t>
      </w:r>
      <w:r w:rsidR="005B32A8" w:rsidRPr="00D469A4">
        <w:rPr>
          <w:i/>
          <w:iCs/>
          <w:sz w:val="18"/>
          <w:szCs w:val="18"/>
        </w:rPr>
        <w:t>For</w:t>
      </w:r>
      <w:proofErr w:type="spellEnd"/>
      <w:r w:rsidR="005B32A8" w:rsidRPr="00D469A4">
        <w:rPr>
          <w:i/>
          <w:iCs/>
          <w:sz w:val="18"/>
          <w:szCs w:val="18"/>
        </w:rPr>
        <w:t xml:space="preserve"> cumulative reported deaths, the correlation coefficients of the projections are compared with respect to observed data. </w:t>
      </w:r>
    </w:p>
    <w:p w14:paraId="4FB29B70" w14:textId="15D069BD" w:rsidR="009C0378"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e</w:t>
      </w:r>
      <w:r w:rsidR="009C0378" w:rsidRPr="00D469A4">
        <w:rPr>
          <w:i/>
          <w:iCs/>
          <w:sz w:val="18"/>
          <w:szCs w:val="18"/>
        </w:rPr>
        <w:t>The</w:t>
      </w:r>
      <w:proofErr w:type="spellEnd"/>
      <w:r w:rsidR="009C0378" w:rsidRPr="00D469A4">
        <w:rPr>
          <w:i/>
          <w:iCs/>
          <w:sz w:val="18"/>
          <w:szCs w:val="18"/>
        </w:rPr>
        <w:t xml:space="preserv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9C0378" w:rsidRPr="00D469A4">
        <w:rPr>
          <w:i/>
          <w:iCs/>
          <w:sz w:val="18"/>
          <w:szCs w:val="18"/>
        </w:rPr>
        <w:t>case</w:t>
      </w:r>
      <w:r w:rsidR="00136A7F" w:rsidRPr="00D469A4">
        <w:rPr>
          <w:i/>
          <w:iCs/>
          <w:sz w:val="18"/>
          <w:szCs w:val="18"/>
        </w:rPr>
        <w:t xml:space="preserve"> and death</w:t>
      </w:r>
      <w:r w:rsidR="009C0378" w:rsidRPr="00D469A4">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05171814" w:rsidR="006E456A" w:rsidRDefault="00E57613" w:rsidP="00E57613">
      <w:pPr>
        <w:pStyle w:val="Caption"/>
        <w:jc w:val="center"/>
        <w:rPr>
          <w:sz w:val="18"/>
          <w:szCs w:val="18"/>
        </w:rPr>
      </w:pPr>
      <w:r w:rsidRPr="00E57613">
        <w:rPr>
          <w:sz w:val="18"/>
          <w:szCs w:val="18"/>
        </w:rPr>
        <w:t>Table 4: Projected total</w:t>
      </w:r>
      <w:r w:rsidRPr="00F1359C">
        <w:rPr>
          <w:sz w:val="18"/>
          <w:szCs w:val="18"/>
        </w:rPr>
        <w:t xml:space="preserve"> (sum of reported and unreported) counts of cases and deaths (cumulative) from the SAPHIRE, SEIR-</w:t>
      </w:r>
      <w:proofErr w:type="spellStart"/>
      <w:r w:rsidRPr="00F1359C">
        <w:rPr>
          <w:sz w:val="18"/>
          <w:szCs w:val="18"/>
        </w:rPr>
        <w:t>fansy</w:t>
      </w:r>
      <w:proofErr w:type="spellEnd"/>
      <w:r w:rsidRPr="00F1359C">
        <w:rPr>
          <w:sz w:val="18"/>
          <w:szCs w:val="18"/>
        </w:rPr>
        <w:t xml:space="preserve"> and ICM models.</w:t>
      </w:r>
    </w:p>
    <w:tbl>
      <w:tblPr>
        <w:tblStyle w:val="PlainTable1"/>
        <w:tblW w:w="0" w:type="auto"/>
        <w:tblLayout w:type="fixed"/>
        <w:tblLook w:val="04A0" w:firstRow="1" w:lastRow="0" w:firstColumn="1" w:lastColumn="0" w:noHBand="0" w:noVBand="1"/>
      </w:tblPr>
      <w:tblGrid>
        <w:gridCol w:w="1255"/>
        <w:gridCol w:w="1440"/>
        <w:gridCol w:w="3894"/>
        <w:gridCol w:w="3894"/>
        <w:gridCol w:w="3894"/>
      </w:tblGrid>
      <w:tr w:rsidR="00501653" w14:paraId="085439ED" w14:textId="77777777" w:rsidTr="005B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376AFF2" w14:textId="1ED0D7EE" w:rsidR="00501653" w:rsidRDefault="00501653" w:rsidP="00000895">
            <w:pPr>
              <w:pStyle w:val="Caption"/>
              <w:jc w:val="center"/>
              <w:rPr>
                <w:sz w:val="20"/>
                <w:szCs w:val="20"/>
              </w:rPr>
            </w:pPr>
            <w:r>
              <w:rPr>
                <w:sz w:val="20"/>
                <w:szCs w:val="20"/>
              </w:rPr>
              <w:t>COVID-count</w:t>
            </w:r>
          </w:p>
        </w:tc>
        <w:tc>
          <w:tcPr>
            <w:tcW w:w="1440" w:type="dxa"/>
            <w:vMerge w:val="restart"/>
            <w:vAlign w:val="center"/>
          </w:tcPr>
          <w:p w14:paraId="2B48DF06" w14:textId="6C568629" w:rsidR="00501653" w:rsidRDefault="00501653" w:rsidP="00000895">
            <w:pPr>
              <w:pStyle w:val="Caption"/>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odel</w:t>
            </w:r>
          </w:p>
        </w:tc>
        <w:tc>
          <w:tcPr>
            <w:tcW w:w="11682" w:type="dxa"/>
            <w:gridSpan w:val="3"/>
            <w:vAlign w:val="center"/>
          </w:tcPr>
          <w:p w14:paraId="0DBF8B6B" w14:textId="564BCDE1" w:rsidR="00501653" w:rsidRPr="00501653" w:rsidRDefault="00501653" w:rsidP="00000895">
            <w:pPr>
              <w:pStyle w:val="Caption"/>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Projected total </w:t>
            </w:r>
            <w:proofErr w:type="spellStart"/>
            <w:r>
              <w:rPr>
                <w:sz w:val="20"/>
                <w:szCs w:val="20"/>
              </w:rPr>
              <w:t>counts</w:t>
            </w:r>
            <w:r w:rsidRPr="00000895">
              <w:rPr>
                <w:sz w:val="20"/>
                <w:szCs w:val="20"/>
                <w:vertAlign w:val="superscript"/>
              </w:rPr>
              <w:t>a</w:t>
            </w:r>
            <w:proofErr w:type="spellEnd"/>
            <w:r>
              <w:rPr>
                <w:sz w:val="20"/>
                <w:szCs w:val="20"/>
              </w:rPr>
              <w:t xml:space="preserve"> (95% CI) [under-reporting </w:t>
            </w:r>
            <w:proofErr w:type="spellStart"/>
            <w:r>
              <w:rPr>
                <w:sz w:val="20"/>
                <w:szCs w:val="20"/>
              </w:rPr>
              <w:t>factor</w:t>
            </w:r>
            <w:r>
              <w:rPr>
                <w:sz w:val="20"/>
                <w:szCs w:val="20"/>
                <w:vertAlign w:val="superscript"/>
              </w:rPr>
              <w:t>b</w:t>
            </w:r>
            <w:proofErr w:type="spellEnd"/>
            <w:r>
              <w:rPr>
                <w:sz w:val="20"/>
                <w:szCs w:val="20"/>
              </w:rPr>
              <w:t xml:space="preserve">] for specific dates in test </w:t>
            </w:r>
            <w:proofErr w:type="spellStart"/>
            <w:r>
              <w:rPr>
                <w:sz w:val="20"/>
                <w:szCs w:val="20"/>
              </w:rPr>
              <w:t>period</w:t>
            </w:r>
            <w:r>
              <w:rPr>
                <w:sz w:val="20"/>
                <w:szCs w:val="20"/>
                <w:vertAlign w:val="superscript"/>
              </w:rPr>
              <w:t>c</w:t>
            </w:r>
            <w:proofErr w:type="spellEnd"/>
          </w:p>
        </w:tc>
      </w:tr>
      <w:tr w:rsidR="00501653" w14:paraId="7C5C3F85"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2E759FF7" w14:textId="77777777" w:rsidR="00501653" w:rsidRDefault="00501653" w:rsidP="00000895">
            <w:pPr>
              <w:pStyle w:val="Caption"/>
              <w:jc w:val="center"/>
              <w:rPr>
                <w:sz w:val="20"/>
                <w:szCs w:val="20"/>
              </w:rPr>
            </w:pPr>
          </w:p>
        </w:tc>
        <w:tc>
          <w:tcPr>
            <w:tcW w:w="1440" w:type="dxa"/>
            <w:vMerge/>
            <w:vAlign w:val="center"/>
          </w:tcPr>
          <w:p w14:paraId="71868C69" w14:textId="77777777" w:rsidR="00501653"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894" w:type="dxa"/>
            <w:vAlign w:val="center"/>
          </w:tcPr>
          <w:p w14:paraId="51C59580" w14:textId="3BAA68CF"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October 31, 2020</w:t>
            </w:r>
          </w:p>
        </w:tc>
        <w:tc>
          <w:tcPr>
            <w:tcW w:w="3894" w:type="dxa"/>
            <w:vAlign w:val="center"/>
          </w:tcPr>
          <w:p w14:paraId="240524FF" w14:textId="5F75A38A"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November 30, 2020</w:t>
            </w:r>
          </w:p>
        </w:tc>
        <w:tc>
          <w:tcPr>
            <w:tcW w:w="3894" w:type="dxa"/>
            <w:vAlign w:val="center"/>
          </w:tcPr>
          <w:p w14:paraId="746907C6" w14:textId="5E65390F"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December 31, 2020</w:t>
            </w:r>
          </w:p>
        </w:tc>
      </w:tr>
      <w:tr w:rsidR="007D4886" w14:paraId="291C8F34"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FCC0FAB" w14:textId="77777777" w:rsidR="007D4886" w:rsidRPr="00261C25" w:rsidRDefault="007D4886" w:rsidP="007D4886">
            <w:pPr>
              <w:pStyle w:val="Caption"/>
              <w:jc w:val="center"/>
              <w:rPr>
                <w:sz w:val="20"/>
                <w:szCs w:val="20"/>
              </w:rPr>
            </w:pPr>
            <w:r w:rsidRPr="00261C25">
              <w:rPr>
                <w:sz w:val="20"/>
                <w:szCs w:val="20"/>
              </w:rPr>
              <w:t>Cumulative cases</w:t>
            </w:r>
          </w:p>
          <w:p w14:paraId="70F2BFC3" w14:textId="51B123FA" w:rsidR="00261C25" w:rsidRPr="00261C25" w:rsidRDefault="00261C25" w:rsidP="00261C25">
            <w:pPr>
              <w:pStyle w:val="Caption"/>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6</m:t>
                        </m:r>
                      </m:sup>
                    </m:sSup>
                  </m:e>
                </m:d>
              </m:oMath>
            </m:oMathPara>
          </w:p>
        </w:tc>
        <w:tc>
          <w:tcPr>
            <w:tcW w:w="1440" w:type="dxa"/>
            <w:vAlign w:val="center"/>
          </w:tcPr>
          <w:p w14:paraId="2BB393E0" w14:textId="4B30644C" w:rsidR="007D4886" w:rsidRP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6F4DDA2B" w14:textId="32D7AE03"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8</w:t>
            </w:r>
            <w:r w:rsidR="00261C25" w:rsidRPr="00261C25">
              <w:rPr>
                <w:i w:val="0"/>
                <w:iCs w:val="0"/>
                <w:sz w:val="20"/>
                <w:szCs w:val="20"/>
              </w:rPr>
              <w:t>.</w:t>
            </w:r>
            <w:r w:rsidRPr="00261C25">
              <w:rPr>
                <w:i w:val="0"/>
                <w:iCs w:val="0"/>
                <w:sz w:val="20"/>
                <w:szCs w:val="20"/>
              </w:rPr>
              <w:t>18</w:t>
            </w:r>
          </w:p>
        </w:tc>
        <w:tc>
          <w:tcPr>
            <w:tcW w:w="3894" w:type="dxa"/>
            <w:vAlign w:val="center"/>
          </w:tcPr>
          <w:p w14:paraId="54BC0DF0" w14:textId="173B8421"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9</w:t>
            </w:r>
            <w:r w:rsidR="00261C25" w:rsidRPr="00261C25">
              <w:rPr>
                <w:i w:val="0"/>
                <w:iCs w:val="0"/>
                <w:sz w:val="20"/>
                <w:szCs w:val="20"/>
              </w:rPr>
              <w:t>.</w:t>
            </w:r>
            <w:r w:rsidRPr="00261C25">
              <w:rPr>
                <w:i w:val="0"/>
                <w:iCs w:val="0"/>
                <w:sz w:val="20"/>
                <w:szCs w:val="20"/>
              </w:rPr>
              <w:t>46</w:t>
            </w:r>
          </w:p>
        </w:tc>
        <w:tc>
          <w:tcPr>
            <w:tcW w:w="3894" w:type="dxa"/>
            <w:vAlign w:val="center"/>
          </w:tcPr>
          <w:p w14:paraId="4C1A5430" w14:textId="6A615A7E"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0</w:t>
            </w:r>
            <w:r w:rsidR="00261C25" w:rsidRPr="00261C25">
              <w:rPr>
                <w:i w:val="0"/>
                <w:iCs w:val="0"/>
                <w:sz w:val="20"/>
                <w:szCs w:val="20"/>
              </w:rPr>
              <w:t>.</w:t>
            </w:r>
            <w:r w:rsidRPr="00261C25">
              <w:rPr>
                <w:i w:val="0"/>
                <w:iCs w:val="0"/>
                <w:sz w:val="20"/>
                <w:szCs w:val="20"/>
              </w:rPr>
              <w:t>2</w:t>
            </w:r>
            <w:r w:rsidR="00261C25" w:rsidRPr="00261C25">
              <w:rPr>
                <w:i w:val="0"/>
                <w:iCs w:val="0"/>
                <w:sz w:val="20"/>
                <w:szCs w:val="20"/>
              </w:rPr>
              <w:t>9</w:t>
            </w:r>
          </w:p>
        </w:tc>
      </w:tr>
      <w:tr w:rsidR="007D4886" w14:paraId="6293D181"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1B67D64" w14:textId="6F9584D7" w:rsidR="007D4886" w:rsidRDefault="007D4886" w:rsidP="007D4886">
            <w:pPr>
              <w:pStyle w:val="Caption"/>
              <w:jc w:val="center"/>
              <w:rPr>
                <w:sz w:val="20"/>
                <w:szCs w:val="20"/>
              </w:rPr>
            </w:pPr>
          </w:p>
        </w:tc>
        <w:tc>
          <w:tcPr>
            <w:tcW w:w="1440" w:type="dxa"/>
            <w:vAlign w:val="center"/>
          </w:tcPr>
          <w:p w14:paraId="50F51CC6" w14:textId="19D8BA7B" w:rsidR="007D4886" w:rsidRP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SAPHIRE</w:t>
            </w:r>
          </w:p>
        </w:tc>
        <w:tc>
          <w:tcPr>
            <w:tcW w:w="3894" w:type="dxa"/>
            <w:vAlign w:val="center"/>
          </w:tcPr>
          <w:p w14:paraId="57F7ECC3" w14:textId="0F3AF855"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578</w:t>
            </w:r>
            <w:r w:rsidR="00261C25" w:rsidRPr="00261C25">
              <w:rPr>
                <w:i w:val="0"/>
                <w:iCs w:val="0"/>
                <w:sz w:val="20"/>
                <w:szCs w:val="20"/>
              </w:rPr>
              <w:t>.21</w:t>
            </w:r>
            <w:r w:rsidRPr="00261C25">
              <w:rPr>
                <w:i w:val="0"/>
                <w:iCs w:val="0"/>
                <w:sz w:val="20"/>
                <w:szCs w:val="20"/>
              </w:rPr>
              <w:t xml:space="preserve"> </w:t>
            </w:r>
          </w:p>
          <w:p w14:paraId="35DB1FD3" w14:textId="2E8714F0"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46</w:t>
            </w:r>
            <w:r w:rsidR="00261C25" w:rsidRPr="00261C25">
              <w:rPr>
                <w:i w:val="0"/>
                <w:iCs w:val="0"/>
                <w:sz w:val="20"/>
                <w:szCs w:val="20"/>
              </w:rPr>
              <w:t>.</w:t>
            </w:r>
            <w:r w:rsidRPr="00261C25">
              <w:rPr>
                <w:i w:val="0"/>
                <w:iCs w:val="0"/>
                <w:sz w:val="20"/>
                <w:szCs w:val="20"/>
              </w:rPr>
              <w:t>4</w:t>
            </w:r>
            <w:r w:rsidR="00261C25" w:rsidRPr="00261C25">
              <w:rPr>
                <w:i w:val="0"/>
                <w:iCs w:val="0"/>
                <w:sz w:val="20"/>
                <w:szCs w:val="20"/>
              </w:rPr>
              <w:t>1</w:t>
            </w:r>
            <w:r w:rsidR="005B18EB" w:rsidRPr="00261C25">
              <w:rPr>
                <w:i w:val="0"/>
                <w:iCs w:val="0"/>
                <w:sz w:val="20"/>
                <w:szCs w:val="20"/>
              </w:rPr>
              <w:t>-</w:t>
            </w:r>
            <w:r w:rsidRPr="00261C25">
              <w:rPr>
                <w:i w:val="0"/>
                <w:iCs w:val="0"/>
                <w:sz w:val="20"/>
                <w:szCs w:val="20"/>
              </w:rPr>
              <w:t>1134</w:t>
            </w:r>
            <w:r w:rsidR="00261C25" w:rsidRPr="00261C25">
              <w:rPr>
                <w:i w:val="0"/>
                <w:iCs w:val="0"/>
                <w:sz w:val="20"/>
                <w:szCs w:val="20"/>
              </w:rPr>
              <w:t>.20</w:t>
            </w:r>
            <w:r w:rsidRPr="00261C25">
              <w:rPr>
                <w:i w:val="0"/>
                <w:iCs w:val="0"/>
                <w:sz w:val="20"/>
                <w:szCs w:val="20"/>
              </w:rPr>
              <w:t>) [70.7]</w:t>
            </w:r>
          </w:p>
        </w:tc>
        <w:tc>
          <w:tcPr>
            <w:tcW w:w="3894" w:type="dxa"/>
            <w:vAlign w:val="center"/>
          </w:tcPr>
          <w:p w14:paraId="6212D83F" w14:textId="2B525A6F"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612</w:t>
            </w:r>
            <w:r w:rsidR="00261C25" w:rsidRPr="00261C25">
              <w:rPr>
                <w:i w:val="0"/>
                <w:iCs w:val="0"/>
                <w:sz w:val="20"/>
                <w:szCs w:val="20"/>
              </w:rPr>
              <w:t>.</w:t>
            </w:r>
            <w:r w:rsidRPr="00261C25">
              <w:rPr>
                <w:i w:val="0"/>
                <w:iCs w:val="0"/>
                <w:sz w:val="20"/>
                <w:szCs w:val="20"/>
              </w:rPr>
              <w:t>79</w:t>
            </w:r>
          </w:p>
          <w:p w14:paraId="43E603DE" w14:textId="46A6E730"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52</w:t>
            </w:r>
            <w:r w:rsidR="00261C25" w:rsidRPr="00261C25">
              <w:rPr>
                <w:i w:val="0"/>
                <w:iCs w:val="0"/>
                <w:sz w:val="20"/>
                <w:szCs w:val="20"/>
              </w:rPr>
              <w:t>.</w:t>
            </w:r>
            <w:r w:rsidRPr="00261C25">
              <w:rPr>
                <w:i w:val="0"/>
                <w:iCs w:val="0"/>
                <w:sz w:val="20"/>
                <w:szCs w:val="20"/>
              </w:rPr>
              <w:t>253</w:t>
            </w:r>
            <w:r w:rsidR="005B18EB" w:rsidRPr="00261C25">
              <w:rPr>
                <w:i w:val="0"/>
                <w:iCs w:val="0"/>
                <w:sz w:val="20"/>
                <w:szCs w:val="20"/>
              </w:rPr>
              <w:t>-</w:t>
            </w:r>
            <w:r w:rsidRPr="00261C25">
              <w:rPr>
                <w:i w:val="0"/>
                <w:iCs w:val="0"/>
                <w:sz w:val="20"/>
                <w:szCs w:val="20"/>
              </w:rPr>
              <w:t>1161</w:t>
            </w:r>
            <w:r w:rsidR="00261C25" w:rsidRPr="00261C25">
              <w:rPr>
                <w:i w:val="0"/>
                <w:iCs w:val="0"/>
                <w:sz w:val="20"/>
                <w:szCs w:val="20"/>
              </w:rPr>
              <w:t>.</w:t>
            </w:r>
            <w:r w:rsidRPr="00261C25">
              <w:rPr>
                <w:i w:val="0"/>
                <w:iCs w:val="0"/>
                <w:sz w:val="20"/>
                <w:szCs w:val="20"/>
              </w:rPr>
              <w:t>26) [64.8]</w:t>
            </w:r>
          </w:p>
        </w:tc>
        <w:tc>
          <w:tcPr>
            <w:tcW w:w="3894" w:type="dxa"/>
            <w:vAlign w:val="center"/>
          </w:tcPr>
          <w:p w14:paraId="0F2FE282" w14:textId="66D93BC8"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622</w:t>
            </w:r>
            <w:r w:rsidR="00261C25" w:rsidRPr="00261C25">
              <w:rPr>
                <w:i w:val="0"/>
                <w:iCs w:val="0"/>
                <w:sz w:val="20"/>
                <w:szCs w:val="20"/>
              </w:rPr>
              <w:t>.</w:t>
            </w:r>
            <w:r w:rsidRPr="00261C25">
              <w:rPr>
                <w:i w:val="0"/>
                <w:iCs w:val="0"/>
                <w:sz w:val="20"/>
                <w:szCs w:val="20"/>
              </w:rPr>
              <w:t>3</w:t>
            </w:r>
            <w:r w:rsidR="00261C25" w:rsidRPr="00261C25">
              <w:rPr>
                <w:i w:val="0"/>
                <w:iCs w:val="0"/>
                <w:sz w:val="20"/>
                <w:szCs w:val="20"/>
              </w:rPr>
              <w:t>2</w:t>
            </w:r>
            <w:r w:rsidRPr="00261C25">
              <w:rPr>
                <w:i w:val="0"/>
                <w:iCs w:val="0"/>
                <w:sz w:val="20"/>
                <w:szCs w:val="20"/>
              </w:rPr>
              <w:t xml:space="preserve"> </w:t>
            </w:r>
          </w:p>
          <w:p w14:paraId="311DE2D5" w14:textId="560D3B6A"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55</w:t>
            </w:r>
            <w:r w:rsidR="00261C25" w:rsidRPr="00261C25">
              <w:rPr>
                <w:i w:val="0"/>
                <w:iCs w:val="0"/>
                <w:sz w:val="20"/>
                <w:szCs w:val="20"/>
              </w:rPr>
              <w:t>.</w:t>
            </w:r>
            <w:r w:rsidRPr="00261C25">
              <w:rPr>
                <w:i w:val="0"/>
                <w:iCs w:val="0"/>
                <w:sz w:val="20"/>
                <w:szCs w:val="20"/>
              </w:rPr>
              <w:t>7</w:t>
            </w:r>
            <w:r w:rsidR="00261C25" w:rsidRPr="00261C25">
              <w:rPr>
                <w:i w:val="0"/>
                <w:iCs w:val="0"/>
                <w:sz w:val="20"/>
                <w:szCs w:val="20"/>
              </w:rPr>
              <w:t>9</w:t>
            </w:r>
            <w:r w:rsidR="005B18EB" w:rsidRPr="00261C25">
              <w:rPr>
                <w:i w:val="0"/>
                <w:iCs w:val="0"/>
                <w:sz w:val="20"/>
                <w:szCs w:val="20"/>
              </w:rPr>
              <w:t>-</w:t>
            </w:r>
            <w:r w:rsidRPr="00261C25">
              <w:rPr>
                <w:i w:val="0"/>
                <w:iCs w:val="0"/>
                <w:sz w:val="20"/>
                <w:szCs w:val="20"/>
              </w:rPr>
              <w:t>1163</w:t>
            </w:r>
            <w:r w:rsidR="00261C25" w:rsidRPr="00261C25">
              <w:rPr>
                <w:i w:val="0"/>
                <w:iCs w:val="0"/>
                <w:sz w:val="20"/>
                <w:szCs w:val="20"/>
              </w:rPr>
              <w:t>.17</w:t>
            </w:r>
            <w:r w:rsidRPr="00261C25">
              <w:rPr>
                <w:i w:val="0"/>
                <w:iCs w:val="0"/>
                <w:sz w:val="20"/>
                <w:szCs w:val="20"/>
              </w:rPr>
              <w:t>) [60.5]</w:t>
            </w:r>
          </w:p>
        </w:tc>
      </w:tr>
      <w:tr w:rsidR="007D4886" w14:paraId="74246804"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BD930AE" w14:textId="77777777" w:rsidR="007D4886" w:rsidRDefault="007D4886" w:rsidP="007D4886">
            <w:pPr>
              <w:pStyle w:val="Caption"/>
              <w:jc w:val="center"/>
              <w:rPr>
                <w:sz w:val="20"/>
                <w:szCs w:val="20"/>
              </w:rPr>
            </w:pPr>
          </w:p>
        </w:tc>
        <w:tc>
          <w:tcPr>
            <w:tcW w:w="1440" w:type="dxa"/>
            <w:vAlign w:val="center"/>
          </w:tcPr>
          <w:p w14:paraId="362D75DA" w14:textId="2A76AF84" w:rsidR="007D4886" w:rsidRP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6792290D" w14:textId="2A047F08" w:rsidR="005B18EB"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9</w:t>
            </w:r>
            <w:r w:rsidR="00261C25" w:rsidRPr="00261C25">
              <w:rPr>
                <w:i w:val="0"/>
                <w:iCs w:val="0"/>
                <w:sz w:val="20"/>
                <w:szCs w:val="20"/>
              </w:rPr>
              <w:t>.32</w:t>
            </w:r>
          </w:p>
          <w:p w14:paraId="1FE31EE5" w14:textId="60E72DC2"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6</w:t>
            </w:r>
            <w:r w:rsidR="00261C25" w:rsidRPr="00261C25">
              <w:rPr>
                <w:i w:val="0"/>
                <w:iCs w:val="0"/>
                <w:sz w:val="20"/>
                <w:szCs w:val="20"/>
              </w:rPr>
              <w:t>.</w:t>
            </w:r>
            <w:r w:rsidRPr="00261C25">
              <w:rPr>
                <w:i w:val="0"/>
                <w:iCs w:val="0"/>
                <w:sz w:val="20"/>
                <w:szCs w:val="20"/>
              </w:rPr>
              <w:t>8</w:t>
            </w:r>
            <w:r w:rsidR="005B18EB" w:rsidRPr="00261C25">
              <w:rPr>
                <w:i w:val="0"/>
                <w:iCs w:val="0"/>
                <w:sz w:val="20"/>
                <w:szCs w:val="20"/>
              </w:rPr>
              <w:t>-</w:t>
            </w:r>
            <w:r w:rsidRPr="00261C25">
              <w:rPr>
                <w:i w:val="0"/>
                <w:iCs w:val="0"/>
                <w:sz w:val="20"/>
                <w:szCs w:val="20"/>
              </w:rPr>
              <w:t>61</w:t>
            </w:r>
            <w:r w:rsidR="00261C25" w:rsidRPr="00261C25">
              <w:rPr>
                <w:i w:val="0"/>
                <w:iCs w:val="0"/>
                <w:sz w:val="20"/>
                <w:szCs w:val="20"/>
              </w:rPr>
              <w:t>.</w:t>
            </w:r>
            <w:r w:rsidRPr="00261C25">
              <w:rPr>
                <w:i w:val="0"/>
                <w:iCs w:val="0"/>
                <w:sz w:val="20"/>
                <w:szCs w:val="20"/>
              </w:rPr>
              <w:t>7</w:t>
            </w:r>
            <w:r w:rsidR="00261C25" w:rsidRPr="00261C25">
              <w:rPr>
                <w:i w:val="0"/>
                <w:iCs w:val="0"/>
                <w:sz w:val="20"/>
                <w:szCs w:val="20"/>
              </w:rPr>
              <w:t>2</w:t>
            </w:r>
            <w:r w:rsidRPr="00261C25">
              <w:rPr>
                <w:i w:val="0"/>
                <w:iCs w:val="0"/>
                <w:sz w:val="20"/>
                <w:szCs w:val="20"/>
              </w:rPr>
              <w:t>) [7.25]</w:t>
            </w:r>
          </w:p>
        </w:tc>
        <w:tc>
          <w:tcPr>
            <w:tcW w:w="3894" w:type="dxa"/>
            <w:vAlign w:val="center"/>
          </w:tcPr>
          <w:p w14:paraId="74852234" w14:textId="7FF540A8" w:rsidR="005B18EB"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8</w:t>
            </w:r>
            <w:r w:rsidR="00261C25" w:rsidRPr="00261C25">
              <w:rPr>
                <w:i w:val="0"/>
                <w:iCs w:val="0"/>
                <w:sz w:val="20"/>
                <w:szCs w:val="20"/>
              </w:rPr>
              <w:t>.</w:t>
            </w:r>
            <w:r w:rsidRPr="00261C25">
              <w:rPr>
                <w:i w:val="0"/>
                <w:iCs w:val="0"/>
                <w:sz w:val="20"/>
                <w:szCs w:val="20"/>
              </w:rPr>
              <w:t>7</w:t>
            </w:r>
            <w:r w:rsidR="00261C25" w:rsidRPr="00261C25">
              <w:rPr>
                <w:i w:val="0"/>
                <w:iCs w:val="0"/>
                <w:sz w:val="20"/>
                <w:szCs w:val="20"/>
              </w:rPr>
              <w:t>1</w:t>
            </w:r>
          </w:p>
          <w:p w14:paraId="0DE3F874" w14:textId="0A054725"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5</w:t>
            </w:r>
            <w:r w:rsidR="00261C25" w:rsidRPr="00261C25">
              <w:rPr>
                <w:i w:val="0"/>
                <w:iCs w:val="0"/>
                <w:sz w:val="20"/>
                <w:szCs w:val="20"/>
              </w:rPr>
              <w:t>.</w:t>
            </w:r>
            <w:r w:rsidRPr="00261C25">
              <w:rPr>
                <w:i w:val="0"/>
                <w:iCs w:val="0"/>
                <w:sz w:val="20"/>
                <w:szCs w:val="20"/>
              </w:rPr>
              <w:t>9</w:t>
            </w:r>
            <w:r w:rsidR="00261C25" w:rsidRPr="00261C25">
              <w:rPr>
                <w:i w:val="0"/>
                <w:iCs w:val="0"/>
                <w:sz w:val="20"/>
                <w:szCs w:val="20"/>
              </w:rPr>
              <w:t>5</w:t>
            </w:r>
            <w:r w:rsidR="005B18EB" w:rsidRPr="00261C25">
              <w:rPr>
                <w:i w:val="0"/>
                <w:iCs w:val="0"/>
                <w:sz w:val="20"/>
                <w:szCs w:val="20"/>
              </w:rPr>
              <w:t>-</w:t>
            </w:r>
            <w:r w:rsidRPr="00261C25">
              <w:rPr>
                <w:i w:val="0"/>
                <w:iCs w:val="0"/>
                <w:sz w:val="20"/>
                <w:szCs w:val="20"/>
              </w:rPr>
              <w:t>71</w:t>
            </w:r>
            <w:r w:rsidR="00261C25" w:rsidRPr="00261C25">
              <w:rPr>
                <w:i w:val="0"/>
                <w:iCs w:val="0"/>
                <w:sz w:val="20"/>
                <w:szCs w:val="20"/>
              </w:rPr>
              <w:t>.</w:t>
            </w:r>
            <w:r w:rsidRPr="00261C25">
              <w:rPr>
                <w:i w:val="0"/>
                <w:iCs w:val="0"/>
                <w:sz w:val="20"/>
                <w:szCs w:val="20"/>
              </w:rPr>
              <w:t>47) [7.26]</w:t>
            </w:r>
          </w:p>
        </w:tc>
        <w:tc>
          <w:tcPr>
            <w:tcW w:w="3894" w:type="dxa"/>
            <w:vAlign w:val="center"/>
          </w:tcPr>
          <w:p w14:paraId="3FACD080" w14:textId="0BE501A3" w:rsidR="005B18EB"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5</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Pr="00261C25">
              <w:rPr>
                <w:i w:val="0"/>
                <w:iCs w:val="0"/>
                <w:sz w:val="20"/>
                <w:szCs w:val="20"/>
              </w:rPr>
              <w:t xml:space="preserve"> </w:t>
            </w:r>
          </w:p>
          <w:p w14:paraId="297121A4" w14:textId="10BF8E7D"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2</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005B18EB" w:rsidRPr="00261C25">
              <w:rPr>
                <w:i w:val="0"/>
                <w:iCs w:val="0"/>
                <w:sz w:val="20"/>
                <w:szCs w:val="20"/>
              </w:rPr>
              <w:t>-</w:t>
            </w:r>
            <w:r w:rsidRPr="00261C25">
              <w:rPr>
                <w:i w:val="0"/>
                <w:iCs w:val="0"/>
                <w:sz w:val="20"/>
                <w:szCs w:val="20"/>
              </w:rPr>
              <w:t>78</w:t>
            </w:r>
            <w:r w:rsidR="00261C25" w:rsidRPr="00261C25">
              <w:rPr>
                <w:i w:val="0"/>
                <w:iCs w:val="0"/>
                <w:sz w:val="20"/>
                <w:szCs w:val="20"/>
              </w:rPr>
              <w:t>.</w:t>
            </w:r>
            <w:r w:rsidRPr="00261C25">
              <w:rPr>
                <w:i w:val="0"/>
                <w:iCs w:val="0"/>
                <w:sz w:val="20"/>
                <w:szCs w:val="20"/>
              </w:rPr>
              <w:t>8</w:t>
            </w:r>
            <w:r w:rsidR="00261C25" w:rsidRPr="00261C25">
              <w:rPr>
                <w:i w:val="0"/>
                <w:iCs w:val="0"/>
                <w:sz w:val="20"/>
                <w:szCs w:val="20"/>
              </w:rPr>
              <w:t>6</w:t>
            </w:r>
            <w:r w:rsidRPr="00261C25">
              <w:rPr>
                <w:i w:val="0"/>
                <w:iCs w:val="0"/>
                <w:sz w:val="20"/>
                <w:szCs w:val="20"/>
              </w:rPr>
              <w:t>) [7.38]</w:t>
            </w:r>
          </w:p>
        </w:tc>
      </w:tr>
      <w:tr w:rsidR="007D4886" w14:paraId="53949D8E"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3B760AF" w14:textId="77777777" w:rsidR="007D4886" w:rsidRDefault="007D4886" w:rsidP="007D4886">
            <w:pPr>
              <w:pStyle w:val="Caption"/>
              <w:jc w:val="center"/>
              <w:rPr>
                <w:sz w:val="20"/>
                <w:szCs w:val="20"/>
              </w:rPr>
            </w:pPr>
          </w:p>
        </w:tc>
        <w:tc>
          <w:tcPr>
            <w:tcW w:w="1440" w:type="dxa"/>
            <w:vAlign w:val="center"/>
          </w:tcPr>
          <w:p w14:paraId="1D04DD89" w14:textId="26382296" w:rsidR="007D4886" w:rsidRP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ICM</w:t>
            </w:r>
          </w:p>
        </w:tc>
        <w:tc>
          <w:tcPr>
            <w:tcW w:w="3894" w:type="dxa"/>
            <w:vAlign w:val="center"/>
          </w:tcPr>
          <w:p w14:paraId="77F85596" w14:textId="002636E0"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7</w:t>
            </w:r>
            <w:r w:rsidR="00261C25" w:rsidRPr="00261C25">
              <w:rPr>
                <w:i w:val="0"/>
                <w:iCs w:val="0"/>
                <w:sz w:val="20"/>
                <w:szCs w:val="20"/>
              </w:rPr>
              <w:t>.</w:t>
            </w:r>
            <w:r w:rsidRPr="00261C25">
              <w:rPr>
                <w:i w:val="0"/>
                <w:iCs w:val="0"/>
                <w:sz w:val="20"/>
                <w:szCs w:val="20"/>
              </w:rPr>
              <w:t>17</w:t>
            </w:r>
          </w:p>
          <w:p w14:paraId="2C322507" w14:textId="36BCC94D"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4</w:t>
            </w:r>
            <w:r w:rsidR="00261C25" w:rsidRPr="00261C25">
              <w:rPr>
                <w:i w:val="0"/>
                <w:iCs w:val="0"/>
                <w:sz w:val="20"/>
                <w:szCs w:val="20"/>
              </w:rPr>
              <w:t>.</w:t>
            </w:r>
            <w:r w:rsidRPr="00261C25">
              <w:rPr>
                <w:i w:val="0"/>
                <w:iCs w:val="0"/>
                <w:sz w:val="20"/>
                <w:szCs w:val="20"/>
              </w:rPr>
              <w:t>7</w:t>
            </w:r>
            <w:r w:rsidR="00261C25" w:rsidRPr="00261C25">
              <w:rPr>
                <w:i w:val="0"/>
                <w:iCs w:val="0"/>
                <w:sz w:val="20"/>
                <w:szCs w:val="20"/>
              </w:rPr>
              <w:t>8</w:t>
            </w:r>
            <w:r w:rsidR="005B18EB" w:rsidRPr="00261C25">
              <w:rPr>
                <w:i w:val="0"/>
                <w:iCs w:val="0"/>
                <w:sz w:val="20"/>
                <w:szCs w:val="20"/>
              </w:rPr>
              <w:t>-</w:t>
            </w:r>
            <w:r w:rsidRPr="00261C25">
              <w:rPr>
                <w:i w:val="0"/>
                <w:iCs w:val="0"/>
                <w:sz w:val="20"/>
                <w:szCs w:val="20"/>
              </w:rPr>
              <w:t>58</w:t>
            </w:r>
            <w:r w:rsidR="00261C25" w:rsidRPr="00261C25">
              <w:rPr>
                <w:i w:val="0"/>
                <w:iCs w:val="0"/>
                <w:sz w:val="20"/>
                <w:szCs w:val="20"/>
              </w:rPr>
              <w:t>.</w:t>
            </w:r>
            <w:r w:rsidRPr="00261C25">
              <w:rPr>
                <w:i w:val="0"/>
                <w:iCs w:val="0"/>
                <w:sz w:val="20"/>
                <w:szCs w:val="20"/>
              </w:rPr>
              <w:t>6</w:t>
            </w:r>
            <w:r w:rsidR="00261C25" w:rsidRPr="00261C25">
              <w:rPr>
                <w:i w:val="0"/>
                <w:iCs w:val="0"/>
                <w:sz w:val="20"/>
                <w:szCs w:val="20"/>
              </w:rPr>
              <w:t>8</w:t>
            </w:r>
            <w:r w:rsidRPr="00261C25">
              <w:rPr>
                <w:i w:val="0"/>
                <w:iCs w:val="0"/>
                <w:sz w:val="20"/>
                <w:szCs w:val="20"/>
              </w:rPr>
              <w:t>) [4.54]</w:t>
            </w:r>
          </w:p>
        </w:tc>
        <w:tc>
          <w:tcPr>
            <w:tcW w:w="3894" w:type="dxa"/>
            <w:vAlign w:val="center"/>
          </w:tcPr>
          <w:p w14:paraId="5F3C59A3" w14:textId="09D0DC8B"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9</w:t>
            </w:r>
            <w:r w:rsidR="00261C25" w:rsidRPr="00261C25">
              <w:rPr>
                <w:i w:val="0"/>
                <w:iCs w:val="0"/>
                <w:sz w:val="20"/>
                <w:szCs w:val="20"/>
              </w:rPr>
              <w:t>.</w:t>
            </w:r>
            <w:r w:rsidRPr="00261C25">
              <w:rPr>
                <w:i w:val="0"/>
                <w:iCs w:val="0"/>
                <w:sz w:val="20"/>
                <w:szCs w:val="20"/>
              </w:rPr>
              <w:t>54</w:t>
            </w:r>
          </w:p>
          <w:p w14:paraId="5219067D" w14:textId="67A155C6"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5</w:t>
            </w:r>
            <w:r w:rsidR="00261C25" w:rsidRPr="00261C25">
              <w:rPr>
                <w:i w:val="0"/>
                <w:iCs w:val="0"/>
                <w:sz w:val="20"/>
                <w:szCs w:val="20"/>
              </w:rPr>
              <w:t>.</w:t>
            </w:r>
            <w:r w:rsidRPr="00261C25">
              <w:rPr>
                <w:i w:val="0"/>
                <w:iCs w:val="0"/>
                <w:sz w:val="20"/>
                <w:szCs w:val="20"/>
              </w:rPr>
              <w:t>63</w:t>
            </w:r>
            <w:r w:rsidR="005B18EB" w:rsidRPr="00261C25">
              <w:rPr>
                <w:i w:val="0"/>
                <w:iCs w:val="0"/>
                <w:sz w:val="20"/>
                <w:szCs w:val="20"/>
              </w:rPr>
              <w:t>-</w:t>
            </w:r>
            <w:r w:rsidRPr="00261C25">
              <w:rPr>
                <w:i w:val="0"/>
                <w:iCs w:val="0"/>
                <w:sz w:val="20"/>
                <w:szCs w:val="20"/>
              </w:rPr>
              <w:t>63</w:t>
            </w:r>
            <w:r w:rsidR="00261C25" w:rsidRPr="00261C25">
              <w:rPr>
                <w:i w:val="0"/>
                <w:iCs w:val="0"/>
                <w:sz w:val="20"/>
                <w:szCs w:val="20"/>
              </w:rPr>
              <w:t>.12</w:t>
            </w:r>
            <w:r w:rsidRPr="00261C25">
              <w:rPr>
                <w:i w:val="0"/>
                <w:iCs w:val="0"/>
                <w:sz w:val="20"/>
                <w:szCs w:val="20"/>
              </w:rPr>
              <w:t>) [4.18]</w:t>
            </w:r>
          </w:p>
        </w:tc>
        <w:tc>
          <w:tcPr>
            <w:tcW w:w="3894" w:type="dxa"/>
            <w:vAlign w:val="center"/>
          </w:tcPr>
          <w:p w14:paraId="2A83A472" w14:textId="3BDAEF2C"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41</w:t>
            </w:r>
            <w:r w:rsidR="00261C25" w:rsidRPr="00261C25">
              <w:rPr>
                <w:i w:val="0"/>
                <w:iCs w:val="0"/>
                <w:sz w:val="20"/>
                <w:szCs w:val="20"/>
              </w:rPr>
              <w:t>.</w:t>
            </w:r>
            <w:r w:rsidRPr="00261C25">
              <w:rPr>
                <w:i w:val="0"/>
                <w:iCs w:val="0"/>
                <w:sz w:val="20"/>
                <w:szCs w:val="20"/>
              </w:rPr>
              <w:t>3</w:t>
            </w:r>
            <w:r w:rsidR="00261C25" w:rsidRPr="00261C25">
              <w:rPr>
                <w:i w:val="0"/>
                <w:iCs w:val="0"/>
                <w:sz w:val="20"/>
                <w:szCs w:val="20"/>
              </w:rPr>
              <w:t>8</w:t>
            </w:r>
          </w:p>
          <w:p w14:paraId="117BC080" w14:textId="28550815"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6</w:t>
            </w:r>
            <w:r w:rsidR="00261C25" w:rsidRPr="00261C25">
              <w:rPr>
                <w:i w:val="0"/>
                <w:iCs w:val="0"/>
                <w:sz w:val="20"/>
                <w:szCs w:val="20"/>
              </w:rPr>
              <w:t>.</w:t>
            </w:r>
            <w:r w:rsidRPr="00261C25">
              <w:rPr>
                <w:i w:val="0"/>
                <w:iCs w:val="0"/>
                <w:sz w:val="20"/>
                <w:szCs w:val="20"/>
              </w:rPr>
              <w:t>0</w:t>
            </w:r>
            <w:r w:rsidR="00261C25" w:rsidRPr="00261C25">
              <w:rPr>
                <w:i w:val="0"/>
                <w:iCs w:val="0"/>
                <w:sz w:val="20"/>
                <w:szCs w:val="20"/>
              </w:rPr>
              <w:t>2</w:t>
            </w:r>
            <w:r w:rsidR="005B18EB" w:rsidRPr="00261C25">
              <w:rPr>
                <w:i w:val="0"/>
                <w:iCs w:val="0"/>
                <w:sz w:val="20"/>
                <w:szCs w:val="20"/>
              </w:rPr>
              <w:t>-</w:t>
            </w:r>
            <w:r w:rsidRPr="00261C25">
              <w:rPr>
                <w:i w:val="0"/>
                <w:iCs w:val="0"/>
                <w:sz w:val="20"/>
                <w:szCs w:val="20"/>
              </w:rPr>
              <w:t>67</w:t>
            </w:r>
            <w:r w:rsidR="00261C25" w:rsidRPr="00261C25">
              <w:rPr>
                <w:i w:val="0"/>
                <w:iCs w:val="0"/>
                <w:sz w:val="20"/>
                <w:szCs w:val="20"/>
              </w:rPr>
              <w:t>.88</w:t>
            </w:r>
            <w:r w:rsidRPr="00261C25">
              <w:rPr>
                <w:i w:val="0"/>
                <w:iCs w:val="0"/>
                <w:sz w:val="20"/>
                <w:szCs w:val="20"/>
              </w:rPr>
              <w:t>) [4.02]</w:t>
            </w:r>
          </w:p>
        </w:tc>
      </w:tr>
      <w:tr w:rsidR="00501653" w14:paraId="7894705C"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39C97615" w14:textId="77777777" w:rsidR="00501653" w:rsidRDefault="00501653" w:rsidP="00000895">
            <w:pPr>
              <w:pStyle w:val="Caption"/>
              <w:jc w:val="center"/>
              <w:rPr>
                <w:b w:val="0"/>
                <w:bCs w:val="0"/>
                <w:sz w:val="20"/>
                <w:szCs w:val="20"/>
              </w:rPr>
            </w:pPr>
            <w:r>
              <w:rPr>
                <w:sz w:val="20"/>
                <w:szCs w:val="20"/>
              </w:rPr>
              <w:t>Cumulative deaths</w:t>
            </w:r>
          </w:p>
          <w:p w14:paraId="54FBC7E4" w14:textId="77B84771" w:rsidR="00261C25" w:rsidRDefault="00261C25" w:rsidP="00000895">
            <w:pPr>
              <w:pStyle w:val="Caption"/>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3</m:t>
                        </m:r>
                      </m:sup>
                    </m:sSup>
                  </m:e>
                </m:d>
              </m:oMath>
            </m:oMathPara>
          </w:p>
        </w:tc>
        <w:tc>
          <w:tcPr>
            <w:tcW w:w="1440" w:type="dxa"/>
            <w:vAlign w:val="center"/>
          </w:tcPr>
          <w:p w14:paraId="5A30604D" w14:textId="01434AD8" w:rsidR="00501653" w:rsidRPr="005B18EB" w:rsidRDefault="00501653" w:rsidP="00000895">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39392CDD" w14:textId="66FF6DD6" w:rsidR="00501653" w:rsidRPr="00261C25"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21</w:t>
            </w:r>
            <w:r w:rsidR="00261C25" w:rsidRPr="00261C25">
              <w:rPr>
                <w:i w:val="0"/>
                <w:iCs w:val="0"/>
                <w:sz w:val="20"/>
                <w:szCs w:val="20"/>
              </w:rPr>
              <w:t>.56</w:t>
            </w:r>
          </w:p>
        </w:tc>
        <w:tc>
          <w:tcPr>
            <w:tcW w:w="3894" w:type="dxa"/>
            <w:vAlign w:val="center"/>
          </w:tcPr>
          <w:p w14:paraId="442DEA38" w14:textId="0E941BBB" w:rsidR="00501653" w:rsidRPr="00261C25"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37</w:t>
            </w:r>
            <w:r w:rsidR="00261C25" w:rsidRPr="00261C25">
              <w:rPr>
                <w:i w:val="0"/>
                <w:iCs w:val="0"/>
                <w:sz w:val="20"/>
                <w:szCs w:val="20"/>
              </w:rPr>
              <w:t>.07</w:t>
            </w:r>
          </w:p>
        </w:tc>
        <w:tc>
          <w:tcPr>
            <w:tcW w:w="3894" w:type="dxa"/>
            <w:vAlign w:val="center"/>
          </w:tcPr>
          <w:p w14:paraId="1F1B623D" w14:textId="76930D95" w:rsidR="00501653" w:rsidRPr="00261C25"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48</w:t>
            </w:r>
            <w:r w:rsidR="00261C25" w:rsidRPr="00261C25">
              <w:rPr>
                <w:i w:val="0"/>
                <w:iCs w:val="0"/>
                <w:sz w:val="20"/>
                <w:szCs w:val="20"/>
              </w:rPr>
              <w:t>.</w:t>
            </w:r>
            <w:r w:rsidRPr="00261C25">
              <w:rPr>
                <w:i w:val="0"/>
                <w:iCs w:val="0"/>
                <w:sz w:val="20"/>
                <w:szCs w:val="20"/>
              </w:rPr>
              <w:t>4</w:t>
            </w:r>
            <w:r w:rsidR="00261C25" w:rsidRPr="00261C25">
              <w:rPr>
                <w:i w:val="0"/>
                <w:iCs w:val="0"/>
                <w:sz w:val="20"/>
                <w:szCs w:val="20"/>
              </w:rPr>
              <w:t>3</w:t>
            </w:r>
          </w:p>
        </w:tc>
      </w:tr>
      <w:tr w:rsidR="00501653" w14:paraId="6C88B925"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88DAD43" w14:textId="002F4950" w:rsidR="00501653" w:rsidRDefault="00501653" w:rsidP="00000895">
            <w:pPr>
              <w:pStyle w:val="Caption"/>
              <w:jc w:val="center"/>
              <w:rPr>
                <w:sz w:val="20"/>
                <w:szCs w:val="20"/>
              </w:rPr>
            </w:pPr>
          </w:p>
        </w:tc>
        <w:tc>
          <w:tcPr>
            <w:tcW w:w="1440" w:type="dxa"/>
            <w:vAlign w:val="center"/>
          </w:tcPr>
          <w:p w14:paraId="2E3CB83C" w14:textId="39644D25"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proofErr w:type="spellStart"/>
            <w:r w:rsidRPr="005B18EB">
              <w:rPr>
                <w:b/>
                <w:bCs/>
                <w:sz w:val="20"/>
                <w:szCs w:val="20"/>
              </w:rPr>
              <w:t>SAPHIRE</w:t>
            </w:r>
            <w:r w:rsidR="00877E83" w:rsidRPr="00877E83">
              <w:rPr>
                <w:b/>
                <w:bCs/>
                <w:sz w:val="20"/>
                <w:szCs w:val="20"/>
                <w:vertAlign w:val="superscript"/>
              </w:rPr>
              <w:t>d</w:t>
            </w:r>
            <w:proofErr w:type="spellEnd"/>
          </w:p>
        </w:tc>
        <w:tc>
          <w:tcPr>
            <w:tcW w:w="3894" w:type="dxa"/>
            <w:vAlign w:val="center"/>
          </w:tcPr>
          <w:p w14:paraId="185ABF36" w14:textId="0ED261C8"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3894" w:type="dxa"/>
            <w:vAlign w:val="center"/>
          </w:tcPr>
          <w:p w14:paraId="2750BCE7" w14:textId="37FDEA08"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3894" w:type="dxa"/>
            <w:vAlign w:val="center"/>
          </w:tcPr>
          <w:p w14:paraId="3F06376A" w14:textId="23080D79"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501653" w14:paraId="010A3878"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4339FE6" w14:textId="77777777" w:rsidR="00501653" w:rsidRDefault="00501653" w:rsidP="00000895">
            <w:pPr>
              <w:pStyle w:val="Caption"/>
              <w:jc w:val="center"/>
              <w:rPr>
                <w:sz w:val="20"/>
                <w:szCs w:val="20"/>
              </w:rPr>
            </w:pPr>
          </w:p>
        </w:tc>
        <w:tc>
          <w:tcPr>
            <w:tcW w:w="1440" w:type="dxa"/>
            <w:vAlign w:val="center"/>
          </w:tcPr>
          <w:p w14:paraId="5B8A2447" w14:textId="10A09FB1" w:rsidR="00501653" w:rsidRPr="005B18EB" w:rsidRDefault="00501653" w:rsidP="00000895">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5451054D" w14:textId="7A0046C5" w:rsidR="005B18EB" w:rsidRPr="00473747"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361</w:t>
            </w:r>
            <w:r w:rsidR="00261C25" w:rsidRPr="00473747">
              <w:rPr>
                <w:i w:val="0"/>
                <w:iCs w:val="0"/>
                <w:sz w:val="20"/>
                <w:szCs w:val="20"/>
              </w:rPr>
              <w:t>.52</w:t>
            </w:r>
          </w:p>
          <w:p w14:paraId="28F7D1FF" w14:textId="367BB5FE" w:rsidR="00501653" w:rsidRPr="00473747"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347</w:t>
            </w:r>
            <w:r w:rsidR="00261C25" w:rsidRPr="00473747">
              <w:rPr>
                <w:i w:val="0"/>
                <w:iCs w:val="0"/>
                <w:sz w:val="20"/>
                <w:szCs w:val="20"/>
              </w:rPr>
              <w:t>.</w:t>
            </w:r>
            <w:r w:rsidRPr="00473747">
              <w:rPr>
                <w:i w:val="0"/>
                <w:iCs w:val="0"/>
                <w:sz w:val="20"/>
                <w:szCs w:val="20"/>
              </w:rPr>
              <w:t>23-375</w:t>
            </w:r>
            <w:r w:rsidR="00261C25" w:rsidRPr="00473747">
              <w:rPr>
                <w:i w:val="0"/>
                <w:iCs w:val="0"/>
                <w:sz w:val="20"/>
                <w:szCs w:val="20"/>
              </w:rPr>
              <w:t>.85</w:t>
            </w:r>
            <w:r w:rsidRPr="00473747">
              <w:rPr>
                <w:i w:val="0"/>
                <w:iCs w:val="0"/>
                <w:sz w:val="20"/>
                <w:szCs w:val="20"/>
              </w:rPr>
              <w:t>) [2.97]</w:t>
            </w:r>
          </w:p>
        </w:tc>
        <w:tc>
          <w:tcPr>
            <w:tcW w:w="3894" w:type="dxa"/>
            <w:vAlign w:val="center"/>
          </w:tcPr>
          <w:p w14:paraId="3A26A099" w14:textId="77777777" w:rsidR="00261C25" w:rsidRPr="00473747" w:rsidRDefault="005B18EB" w:rsidP="00261C2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442</w:t>
            </w:r>
            <w:r w:rsidR="00261C25" w:rsidRPr="00473747">
              <w:rPr>
                <w:i w:val="0"/>
                <w:iCs w:val="0"/>
                <w:sz w:val="20"/>
                <w:szCs w:val="20"/>
              </w:rPr>
              <w:t>.25</w:t>
            </w:r>
          </w:p>
          <w:p w14:paraId="1E95F262" w14:textId="4A5924F7" w:rsidR="00501653" w:rsidRPr="00473747" w:rsidRDefault="005B18EB" w:rsidP="00261C2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425</w:t>
            </w:r>
            <w:r w:rsidR="00261C25" w:rsidRPr="00473747">
              <w:rPr>
                <w:i w:val="0"/>
                <w:iCs w:val="0"/>
                <w:sz w:val="20"/>
                <w:szCs w:val="20"/>
              </w:rPr>
              <w:t>.05</w:t>
            </w:r>
            <w:r w:rsidRPr="00473747">
              <w:rPr>
                <w:i w:val="0"/>
                <w:iCs w:val="0"/>
                <w:sz w:val="20"/>
                <w:szCs w:val="20"/>
              </w:rPr>
              <w:t>-459</w:t>
            </w:r>
            <w:r w:rsidR="00473747" w:rsidRPr="00473747">
              <w:rPr>
                <w:i w:val="0"/>
                <w:iCs w:val="0"/>
                <w:sz w:val="20"/>
                <w:szCs w:val="20"/>
              </w:rPr>
              <w:t>.64</w:t>
            </w:r>
            <w:r w:rsidRPr="00473747">
              <w:rPr>
                <w:i w:val="0"/>
                <w:iCs w:val="0"/>
                <w:sz w:val="20"/>
                <w:szCs w:val="20"/>
              </w:rPr>
              <w:t>) [3.23]</w:t>
            </w:r>
          </w:p>
        </w:tc>
        <w:tc>
          <w:tcPr>
            <w:tcW w:w="3894" w:type="dxa"/>
            <w:vAlign w:val="center"/>
          </w:tcPr>
          <w:p w14:paraId="67A65D73" w14:textId="6EE18967" w:rsidR="005B18EB" w:rsidRPr="00473747"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504</w:t>
            </w:r>
            <w:r w:rsidR="00261C25" w:rsidRPr="00473747">
              <w:rPr>
                <w:i w:val="0"/>
                <w:iCs w:val="0"/>
                <w:sz w:val="20"/>
                <w:szCs w:val="20"/>
              </w:rPr>
              <w:t>.76</w:t>
            </w:r>
          </w:p>
          <w:p w14:paraId="4E8936DA" w14:textId="2D32A336" w:rsidR="00501653" w:rsidRPr="00473747"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485</w:t>
            </w:r>
            <w:r w:rsidR="00473747" w:rsidRPr="00473747">
              <w:rPr>
                <w:i w:val="0"/>
                <w:iCs w:val="0"/>
                <w:sz w:val="20"/>
                <w:szCs w:val="20"/>
              </w:rPr>
              <w:t>.</w:t>
            </w:r>
            <w:r w:rsidRPr="00473747">
              <w:rPr>
                <w:i w:val="0"/>
                <w:iCs w:val="0"/>
                <w:sz w:val="20"/>
                <w:szCs w:val="20"/>
              </w:rPr>
              <w:t>50-524</w:t>
            </w:r>
            <w:r w:rsidR="00473747" w:rsidRPr="00473747">
              <w:rPr>
                <w:i w:val="0"/>
                <w:iCs w:val="0"/>
                <w:sz w:val="20"/>
                <w:szCs w:val="20"/>
              </w:rPr>
              <w:t>.</w:t>
            </w:r>
            <w:r w:rsidRPr="00473747">
              <w:rPr>
                <w:i w:val="0"/>
                <w:iCs w:val="0"/>
                <w:sz w:val="20"/>
                <w:szCs w:val="20"/>
              </w:rPr>
              <w:t>0</w:t>
            </w:r>
            <w:r w:rsidR="00473747" w:rsidRPr="00473747">
              <w:rPr>
                <w:i w:val="0"/>
                <w:iCs w:val="0"/>
                <w:sz w:val="20"/>
                <w:szCs w:val="20"/>
              </w:rPr>
              <w:t>7</w:t>
            </w:r>
            <w:r w:rsidRPr="00473747">
              <w:rPr>
                <w:i w:val="0"/>
                <w:iCs w:val="0"/>
                <w:sz w:val="20"/>
                <w:szCs w:val="20"/>
              </w:rPr>
              <w:t>) [3.4]</w:t>
            </w:r>
          </w:p>
        </w:tc>
      </w:tr>
      <w:tr w:rsidR="00501653" w14:paraId="6B43233C"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024FCF5" w14:textId="77777777" w:rsidR="00501653" w:rsidRDefault="00501653" w:rsidP="00000895">
            <w:pPr>
              <w:pStyle w:val="Caption"/>
              <w:jc w:val="center"/>
              <w:rPr>
                <w:sz w:val="20"/>
                <w:szCs w:val="20"/>
              </w:rPr>
            </w:pPr>
          </w:p>
        </w:tc>
        <w:tc>
          <w:tcPr>
            <w:tcW w:w="1440" w:type="dxa"/>
            <w:vAlign w:val="center"/>
          </w:tcPr>
          <w:p w14:paraId="260900AC" w14:textId="7D1AFF19"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ICM</w:t>
            </w:r>
          </w:p>
        </w:tc>
        <w:tc>
          <w:tcPr>
            <w:tcW w:w="3894" w:type="dxa"/>
            <w:vAlign w:val="center"/>
          </w:tcPr>
          <w:p w14:paraId="6D5C9D87" w14:textId="216EB156" w:rsidR="005B18EB"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22</w:t>
            </w:r>
            <w:r w:rsidR="00473747" w:rsidRPr="00473747">
              <w:rPr>
                <w:i w:val="0"/>
                <w:iCs w:val="0"/>
                <w:sz w:val="20"/>
                <w:szCs w:val="20"/>
              </w:rPr>
              <w:t>.41</w:t>
            </w:r>
          </w:p>
          <w:p w14:paraId="34BD4B9C" w14:textId="3D9C5934" w:rsidR="00501653"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16</w:t>
            </w:r>
            <w:r w:rsidR="00473747" w:rsidRPr="00473747">
              <w:rPr>
                <w:i w:val="0"/>
                <w:iCs w:val="0"/>
                <w:sz w:val="20"/>
                <w:szCs w:val="20"/>
              </w:rPr>
              <w:t>.</w:t>
            </w:r>
            <w:r w:rsidRPr="00473747">
              <w:rPr>
                <w:i w:val="0"/>
                <w:iCs w:val="0"/>
                <w:sz w:val="20"/>
                <w:szCs w:val="20"/>
              </w:rPr>
              <w:t>72-128</w:t>
            </w:r>
            <w:r w:rsidR="00473747" w:rsidRPr="00473747">
              <w:rPr>
                <w:i w:val="0"/>
                <w:iCs w:val="0"/>
                <w:sz w:val="20"/>
                <w:szCs w:val="20"/>
              </w:rPr>
              <w:t>.</w:t>
            </w:r>
            <w:r w:rsidRPr="00473747">
              <w:rPr>
                <w:i w:val="0"/>
                <w:iCs w:val="0"/>
                <w:sz w:val="20"/>
                <w:szCs w:val="20"/>
              </w:rPr>
              <w:t>57) [1.01]</w:t>
            </w:r>
          </w:p>
        </w:tc>
        <w:tc>
          <w:tcPr>
            <w:tcW w:w="3894" w:type="dxa"/>
            <w:vAlign w:val="center"/>
          </w:tcPr>
          <w:p w14:paraId="4072B7C4" w14:textId="2929A247" w:rsidR="005B18EB"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34</w:t>
            </w:r>
            <w:r w:rsidR="00473747" w:rsidRPr="00473747">
              <w:rPr>
                <w:i w:val="0"/>
                <w:iCs w:val="0"/>
                <w:sz w:val="20"/>
                <w:szCs w:val="20"/>
              </w:rPr>
              <w:t>.</w:t>
            </w:r>
            <w:r w:rsidRPr="00473747">
              <w:rPr>
                <w:i w:val="0"/>
                <w:iCs w:val="0"/>
                <w:sz w:val="20"/>
                <w:szCs w:val="20"/>
              </w:rPr>
              <w:t>81</w:t>
            </w:r>
          </w:p>
          <w:p w14:paraId="748B77C7" w14:textId="3C52DBC8" w:rsidR="00501653"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23</w:t>
            </w:r>
            <w:r w:rsidR="00473747" w:rsidRPr="00473747">
              <w:rPr>
                <w:i w:val="0"/>
                <w:iCs w:val="0"/>
                <w:sz w:val="20"/>
                <w:szCs w:val="20"/>
              </w:rPr>
              <w:t>.53</w:t>
            </w:r>
            <w:r w:rsidRPr="00473747">
              <w:rPr>
                <w:i w:val="0"/>
                <w:iCs w:val="0"/>
                <w:sz w:val="20"/>
                <w:szCs w:val="20"/>
              </w:rPr>
              <w:t>-151</w:t>
            </w:r>
            <w:r w:rsidR="00473747" w:rsidRPr="00473747">
              <w:rPr>
                <w:i w:val="0"/>
                <w:iCs w:val="0"/>
                <w:sz w:val="20"/>
                <w:szCs w:val="20"/>
              </w:rPr>
              <w:t>.</w:t>
            </w:r>
            <w:r w:rsidRPr="00473747">
              <w:rPr>
                <w:i w:val="0"/>
                <w:iCs w:val="0"/>
                <w:sz w:val="20"/>
                <w:szCs w:val="20"/>
              </w:rPr>
              <w:t>70) [0.98]</w:t>
            </w:r>
          </w:p>
        </w:tc>
        <w:tc>
          <w:tcPr>
            <w:tcW w:w="3894" w:type="dxa"/>
            <w:vAlign w:val="center"/>
          </w:tcPr>
          <w:p w14:paraId="37FC45D9" w14:textId="3F0BA4C6" w:rsidR="005B18EB"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42</w:t>
            </w:r>
            <w:r w:rsidR="00473747" w:rsidRPr="00473747">
              <w:rPr>
                <w:i w:val="0"/>
                <w:iCs w:val="0"/>
                <w:sz w:val="20"/>
                <w:szCs w:val="20"/>
              </w:rPr>
              <w:t>.</w:t>
            </w:r>
            <w:r w:rsidRPr="00473747">
              <w:rPr>
                <w:i w:val="0"/>
                <w:iCs w:val="0"/>
                <w:sz w:val="20"/>
                <w:szCs w:val="20"/>
              </w:rPr>
              <w:t>98</w:t>
            </w:r>
          </w:p>
          <w:p w14:paraId="15835AE8" w14:textId="2967A9BA" w:rsidR="00501653"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25</w:t>
            </w:r>
            <w:r w:rsidR="00473747" w:rsidRPr="00473747">
              <w:rPr>
                <w:i w:val="0"/>
                <w:iCs w:val="0"/>
                <w:sz w:val="20"/>
                <w:szCs w:val="20"/>
              </w:rPr>
              <w:t>.08</w:t>
            </w:r>
            <w:r w:rsidRPr="00473747">
              <w:rPr>
                <w:i w:val="0"/>
                <w:iCs w:val="0"/>
                <w:sz w:val="20"/>
                <w:szCs w:val="20"/>
              </w:rPr>
              <w:t>-175</w:t>
            </w:r>
            <w:r w:rsidR="00473747" w:rsidRPr="00473747">
              <w:rPr>
                <w:i w:val="0"/>
                <w:iCs w:val="0"/>
                <w:sz w:val="20"/>
                <w:szCs w:val="20"/>
              </w:rPr>
              <w:t>.84</w:t>
            </w:r>
            <w:r w:rsidRPr="00473747">
              <w:rPr>
                <w:i w:val="0"/>
                <w:iCs w:val="0"/>
                <w:sz w:val="20"/>
                <w:szCs w:val="20"/>
              </w:rPr>
              <w:t>) [0.96]</w:t>
            </w:r>
          </w:p>
        </w:tc>
      </w:tr>
    </w:tbl>
    <w:p w14:paraId="0C226598" w14:textId="70A1C87D" w:rsidR="00000895" w:rsidRDefault="00000895" w:rsidP="00000895">
      <w:pPr>
        <w:spacing w:line="240" w:lineRule="auto"/>
        <w:contextualSpacing/>
        <w:jc w:val="both"/>
        <w:rPr>
          <w:i/>
          <w:iCs/>
          <w:sz w:val="18"/>
          <w:szCs w:val="18"/>
        </w:rPr>
      </w:pPr>
      <w:proofErr w:type="spellStart"/>
      <w:r w:rsidRPr="00000895">
        <w:rPr>
          <w:i/>
          <w:iCs/>
          <w:sz w:val="18"/>
          <w:szCs w:val="18"/>
          <w:vertAlign w:val="superscript"/>
        </w:rPr>
        <w:t>a</w:t>
      </w:r>
      <w:r w:rsidR="004C71BC" w:rsidRPr="00000895">
        <w:rPr>
          <w:i/>
          <w:iCs/>
          <w:sz w:val="18"/>
          <w:szCs w:val="18"/>
        </w:rPr>
        <w:t>Projected</w:t>
      </w:r>
      <w:proofErr w:type="spellEnd"/>
      <w:r w:rsidR="004C71BC" w:rsidRPr="00000895">
        <w:rPr>
          <w:i/>
          <w:iCs/>
          <w:sz w:val="18"/>
          <w:szCs w:val="18"/>
        </w:rPr>
        <w:t xml:space="preserve">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proofErr w:type="spellStart"/>
      <w:r w:rsidRPr="00B51FD5">
        <w:rPr>
          <w:i/>
          <w:iCs/>
          <w:sz w:val="18"/>
          <w:szCs w:val="18"/>
          <w:vertAlign w:val="superscript"/>
        </w:rPr>
        <w:t>b</w:t>
      </w:r>
      <w:r>
        <w:rPr>
          <w:i/>
          <w:iCs/>
          <w:sz w:val="18"/>
          <w:szCs w:val="18"/>
        </w:rPr>
        <w:t>Defined</w:t>
      </w:r>
      <w:proofErr w:type="spellEnd"/>
      <w:r>
        <w:rPr>
          <w:i/>
          <w:iCs/>
          <w:sz w:val="18"/>
          <w:szCs w:val="18"/>
        </w:rPr>
        <w:t xml:space="preserve">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proofErr w:type="spellStart"/>
      <w:r w:rsidRPr="00B51FD5">
        <w:rPr>
          <w:i/>
          <w:iCs/>
          <w:sz w:val="18"/>
          <w:szCs w:val="18"/>
          <w:vertAlign w:val="superscript"/>
        </w:rPr>
        <w:t>c</w:t>
      </w:r>
      <w:r>
        <w:rPr>
          <w:i/>
          <w:iCs/>
          <w:sz w:val="18"/>
          <w:szCs w:val="18"/>
        </w:rPr>
        <w:t>The</w:t>
      </w:r>
      <w:proofErr w:type="spellEnd"/>
      <w:r>
        <w:rPr>
          <w:i/>
          <w:iCs/>
          <w:sz w:val="18"/>
          <w:szCs w:val="18"/>
        </w:rPr>
        <w:t xml:space="preserve"> test period extends from October 16 till December 31, 2020. We examine projections of cumulative cases and counts on three specific dates within that period, namely, October 31, November 30 and December 31, 2020.</w:t>
      </w:r>
    </w:p>
    <w:p w14:paraId="0C179D9A" w14:textId="0940525A" w:rsidR="00D45A7B" w:rsidRPr="00D45A7B" w:rsidRDefault="00877E83" w:rsidP="00000895">
      <w:pPr>
        <w:spacing w:line="240" w:lineRule="auto"/>
        <w:contextualSpacing/>
        <w:jc w:val="both"/>
        <w:rPr>
          <w:i/>
          <w:iCs/>
          <w:sz w:val="18"/>
          <w:szCs w:val="18"/>
        </w:rPr>
      </w:pPr>
      <w:proofErr w:type="spellStart"/>
      <w:r>
        <w:rPr>
          <w:i/>
          <w:iCs/>
          <w:sz w:val="18"/>
          <w:szCs w:val="18"/>
          <w:vertAlign w:val="superscript"/>
        </w:rPr>
        <w:t>d</w:t>
      </w:r>
      <w:r w:rsidR="00D45A7B">
        <w:rPr>
          <w:i/>
          <w:iCs/>
          <w:sz w:val="18"/>
          <w:szCs w:val="18"/>
        </w:rPr>
        <w:t>The</w:t>
      </w:r>
      <w:proofErr w:type="spellEnd"/>
      <w:r w:rsidR="00D45A7B">
        <w:rPr>
          <w:i/>
          <w:iCs/>
          <w:sz w:val="18"/>
          <w:szCs w:val="18"/>
        </w:rPr>
        <w:t xml:space="preserve"> SAPHIRE model does not yield projections of cumulative deaths so we do not include SAPHIRE projections for cumulative deaths in this </w:t>
      </w:r>
      <w:r w:rsidR="00FC081E">
        <w:rPr>
          <w:i/>
          <w:iCs/>
          <w:sz w:val="18"/>
          <w:szCs w:val="18"/>
        </w:rPr>
        <w:t>table.</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lastRenderedPageBreak/>
        <w:t>FIGURES</w:t>
      </w:r>
    </w:p>
    <w:p w14:paraId="2FB270B9" w14:textId="3F7AAEBC" w:rsidR="00692D4C" w:rsidRDefault="00504D65" w:rsidP="0039147E">
      <w:pPr>
        <w:jc w:val="center"/>
        <w:rPr>
          <w:b/>
        </w:rPr>
      </w:pPr>
      <w:r w:rsidRPr="0039147E">
        <w:rPr>
          <w:bCs/>
          <w:i/>
          <w:iCs/>
          <w:highlight w:val="green"/>
        </w:rPr>
        <w:t>Fig</w:t>
      </w:r>
      <w:r w:rsidR="00F044D6" w:rsidRPr="0039147E">
        <w:rPr>
          <w:bCs/>
          <w:i/>
          <w:iCs/>
          <w:highlight w:val="green"/>
        </w:rPr>
        <w:t>ure</w:t>
      </w:r>
      <w:r w:rsidRPr="0039147E">
        <w:rPr>
          <w:bCs/>
          <w:i/>
          <w:iCs/>
          <w:highlight w:val="green"/>
        </w:rPr>
        <w:t xml:space="preserve"> </w:t>
      </w:r>
      <w:r w:rsidR="00F739BD" w:rsidRPr="0039147E">
        <w:rPr>
          <w:bCs/>
          <w:i/>
          <w:iCs/>
          <w:highlight w:val="green"/>
        </w:rPr>
        <w:t>6</w:t>
      </w:r>
      <w:r w:rsidRPr="0039147E">
        <w:rPr>
          <w:bCs/>
          <w:i/>
          <w:iCs/>
          <w:highlight w:val="green"/>
        </w:rPr>
        <w:t xml:space="preserve">: Comparison of projected and observed </w:t>
      </w:r>
      <w:r w:rsidR="006E4F06" w:rsidRPr="0039147E">
        <w:rPr>
          <w:bCs/>
          <w:i/>
          <w:iCs/>
          <w:highlight w:val="green"/>
        </w:rPr>
        <w:t>reported</w:t>
      </w:r>
      <w:r w:rsidRPr="0039147E">
        <w:rPr>
          <w:bCs/>
          <w:i/>
          <w:iCs/>
          <w:highlight w:val="green"/>
        </w:rPr>
        <w:t xml:space="preserve"> </w:t>
      </w:r>
      <w:r w:rsidR="005E6647" w:rsidRPr="0039147E">
        <w:rPr>
          <w:bCs/>
          <w:i/>
          <w:iCs/>
          <w:highlight w:val="green"/>
        </w:rPr>
        <w:t>active</w:t>
      </w:r>
      <w:r w:rsidR="00E84607" w:rsidRPr="0039147E">
        <w:rPr>
          <w:bCs/>
          <w:i/>
          <w:iCs/>
          <w:highlight w:val="green"/>
        </w:rPr>
        <w:t xml:space="preserve"> </w:t>
      </w:r>
      <w:r w:rsidRPr="0039147E">
        <w:rPr>
          <w:bCs/>
          <w:i/>
          <w:iCs/>
          <w:highlight w:val="green"/>
        </w:rPr>
        <w:t xml:space="preserve">cases from </w:t>
      </w:r>
      <w:r w:rsidR="005E6647" w:rsidRPr="0039147E">
        <w:rPr>
          <w:bCs/>
          <w:i/>
          <w:iCs/>
          <w:highlight w:val="green"/>
        </w:rPr>
        <w:t>October</w:t>
      </w:r>
      <w:r w:rsidRPr="0039147E">
        <w:rPr>
          <w:bCs/>
          <w:i/>
          <w:iCs/>
          <w:highlight w:val="green"/>
        </w:rPr>
        <w:t xml:space="preserve"> 1</w:t>
      </w:r>
      <w:r w:rsidR="005E6647" w:rsidRPr="0039147E">
        <w:rPr>
          <w:bCs/>
          <w:i/>
          <w:iCs/>
          <w:highlight w:val="green"/>
        </w:rPr>
        <w:t>6</w:t>
      </w:r>
      <w:r w:rsidRPr="0039147E">
        <w:rPr>
          <w:bCs/>
          <w:i/>
          <w:iCs/>
          <w:highlight w:val="green"/>
        </w:rPr>
        <w:t xml:space="preserve"> to </w:t>
      </w:r>
      <w:r w:rsidR="005E6647" w:rsidRPr="0039147E">
        <w:rPr>
          <w:bCs/>
          <w:i/>
          <w:iCs/>
          <w:highlight w:val="green"/>
        </w:rPr>
        <w:t>December</w:t>
      </w:r>
      <w:r w:rsidRPr="0039147E">
        <w:rPr>
          <w:bCs/>
          <w:i/>
          <w:iCs/>
          <w:highlight w:val="green"/>
        </w:rPr>
        <w:t xml:space="preserve"> </w:t>
      </w:r>
      <w:r w:rsidR="005E6647" w:rsidRPr="0039147E">
        <w:rPr>
          <w:bCs/>
          <w:i/>
          <w:iCs/>
          <w:highlight w:val="green"/>
        </w:rPr>
        <w:t>31</w:t>
      </w:r>
      <w:r w:rsidRPr="0039147E">
        <w:rPr>
          <w:bCs/>
          <w:i/>
          <w:iCs/>
          <w:highlight w:val="green"/>
        </w:rPr>
        <w:t xml:space="preserve"> for India, using training data from March 15 to </w:t>
      </w:r>
      <w:r w:rsidR="005E6647" w:rsidRPr="0039147E">
        <w:rPr>
          <w:bCs/>
          <w:i/>
          <w:iCs/>
          <w:highlight w:val="green"/>
        </w:rPr>
        <w:t>October</w:t>
      </w:r>
      <w:r w:rsidRPr="0039147E">
        <w:rPr>
          <w:bCs/>
          <w:i/>
          <w:iCs/>
          <w:highlight w:val="green"/>
        </w:rPr>
        <w:t xml:space="preserve"> 1</w:t>
      </w:r>
      <w:r w:rsidR="005E6647" w:rsidRPr="0039147E">
        <w:rPr>
          <w:bCs/>
          <w:i/>
          <w:iCs/>
          <w:highlight w:val="green"/>
        </w:rPr>
        <w:t>5, 2020</w:t>
      </w:r>
      <w:r w:rsidRPr="0039147E">
        <w:rPr>
          <w:bCs/>
          <w:i/>
          <w:iCs/>
          <w:highlight w:val="green"/>
        </w:rPr>
        <w:t>.</w:t>
      </w:r>
      <w:r w:rsidR="0039147E">
        <w:rPr>
          <w:b/>
          <w:noProof/>
        </w:rPr>
        <w:drawing>
          <wp:anchor distT="0" distB="0" distL="114300" distR="114300" simplePos="0" relativeHeight="251663360" behindDoc="0" locked="0" layoutInCell="1" allowOverlap="1" wp14:anchorId="3140342D" wp14:editId="61257BB7">
            <wp:simplePos x="0" y="0"/>
            <wp:positionH relativeFrom="margin">
              <wp:align>center</wp:align>
            </wp:positionH>
            <wp:positionV relativeFrom="margin">
              <wp:align>bottom</wp:align>
            </wp:positionV>
            <wp:extent cx="7269480" cy="4846320"/>
            <wp:effectExtent l="12700" t="12700" r="7620" b="177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3503B3B0" w14:textId="77777777" w:rsidR="0039147E" w:rsidRDefault="0039147E" w:rsidP="0039147E">
      <w:pPr>
        <w:jc w:val="center"/>
        <w:rPr>
          <w:bCs/>
          <w:i/>
          <w:iCs/>
          <w:highlight w:val="yellow"/>
        </w:rPr>
      </w:pPr>
    </w:p>
    <w:p w14:paraId="1C84799A" w14:textId="77777777" w:rsidR="0039147E" w:rsidRDefault="0039147E" w:rsidP="0039147E">
      <w:pPr>
        <w:jc w:val="center"/>
        <w:rPr>
          <w:bCs/>
          <w:i/>
          <w:iCs/>
          <w:highlight w:val="yellow"/>
        </w:rPr>
      </w:pPr>
    </w:p>
    <w:p w14:paraId="47DD4C0B" w14:textId="77777777" w:rsidR="0039147E" w:rsidRDefault="0039147E" w:rsidP="0039147E">
      <w:pPr>
        <w:jc w:val="center"/>
        <w:rPr>
          <w:bCs/>
          <w:i/>
          <w:iCs/>
          <w:highlight w:val="yellow"/>
        </w:rPr>
      </w:pPr>
    </w:p>
    <w:p w14:paraId="6D8BB9E1" w14:textId="57ED5B88" w:rsidR="005E6647" w:rsidRPr="005E6647" w:rsidRDefault="005E6647" w:rsidP="0039147E">
      <w:pPr>
        <w:jc w:val="center"/>
      </w:pPr>
      <w:r w:rsidRPr="0039147E">
        <w:rPr>
          <w:bCs/>
          <w:i/>
          <w:iCs/>
          <w:highlight w:val="green"/>
        </w:rPr>
        <w:t>Figure 7: Comparison of projected and observed reported cumulative cases from October 16 to December 31 for India, using training data from March 15 to October 15, 2020.</w:t>
      </w:r>
      <w:r w:rsidR="0039147E">
        <w:rPr>
          <w:noProof/>
        </w:rPr>
        <w:drawing>
          <wp:anchor distT="0" distB="0" distL="114300" distR="114300" simplePos="0" relativeHeight="251664384" behindDoc="0" locked="0" layoutInCell="1" allowOverlap="1" wp14:anchorId="3EDC7531" wp14:editId="3B32D4DE">
            <wp:simplePos x="0" y="0"/>
            <wp:positionH relativeFrom="margin">
              <wp:align>center</wp:align>
            </wp:positionH>
            <wp:positionV relativeFrom="margin">
              <wp:align>bottom</wp:align>
            </wp:positionV>
            <wp:extent cx="7269759" cy="4846320"/>
            <wp:effectExtent l="12700" t="12700" r="7620" b="177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54D08CE1" w14:textId="77777777" w:rsidR="0039147E" w:rsidRPr="0039147E" w:rsidRDefault="0039147E" w:rsidP="005E6647">
      <w:pPr>
        <w:jc w:val="center"/>
        <w:rPr>
          <w:bCs/>
          <w:i/>
          <w:iCs/>
          <w:highlight w:val="green"/>
        </w:rPr>
      </w:pPr>
    </w:p>
    <w:p w14:paraId="6A431E40" w14:textId="02BDFED8" w:rsidR="005E6647" w:rsidRDefault="005E6647" w:rsidP="005E6647">
      <w:pPr>
        <w:jc w:val="center"/>
        <w:rPr>
          <w:bCs/>
          <w:i/>
          <w:iCs/>
        </w:rPr>
      </w:pPr>
      <w:r w:rsidRPr="0039147E">
        <w:rPr>
          <w:bCs/>
          <w:i/>
          <w:iCs/>
          <w:highlight w:val="green"/>
        </w:rPr>
        <w:t xml:space="preserve">Figure </w:t>
      </w:r>
      <w:r w:rsidR="009A528F" w:rsidRPr="0039147E">
        <w:rPr>
          <w:bCs/>
          <w:i/>
          <w:iCs/>
          <w:highlight w:val="green"/>
        </w:rPr>
        <w:t>8</w:t>
      </w:r>
      <w:r w:rsidRPr="0039147E">
        <w:rPr>
          <w:bCs/>
          <w:i/>
          <w:iCs/>
          <w:highlight w:val="green"/>
        </w:rPr>
        <w:t>: Comparison of projected and observed reported cumulative deaths from October 16 to December 31 for India, using training data from March 15 to October 15, 2020</w:t>
      </w:r>
      <w:r>
        <w:rPr>
          <w:bCs/>
          <w:i/>
          <w:iCs/>
        </w:rPr>
        <w:t>.</w:t>
      </w:r>
      <w:r w:rsidR="0039147E">
        <w:rPr>
          <w:bCs/>
          <w:i/>
          <w:iCs/>
          <w:noProof/>
        </w:rPr>
        <w:drawing>
          <wp:inline distT="0" distB="0" distL="0" distR="0" wp14:anchorId="4DE64D3B" wp14:editId="6441AFF5">
            <wp:extent cx="7269759" cy="4846320"/>
            <wp:effectExtent l="12700" t="12700" r="7620" b="177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7">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8116C27" w14:textId="69D0CB07" w:rsidR="009A528F" w:rsidRDefault="009A528F" w:rsidP="009A528F">
      <w:pPr>
        <w:jc w:val="center"/>
        <w:rPr>
          <w:bCs/>
          <w:i/>
          <w:iCs/>
          <w:highlight w:val="green"/>
        </w:rPr>
      </w:pPr>
      <w:r w:rsidRPr="0039147E">
        <w:rPr>
          <w:bCs/>
          <w:i/>
          <w:iCs/>
          <w:highlight w:val="green"/>
        </w:rPr>
        <w:lastRenderedPageBreak/>
        <w:t>Figure 9: Scatter plot and marginal densities of projected and observed reported active cases from October 16 to December 31 for India, using training data from March 15 to October 15, 2020</w:t>
      </w:r>
      <w:r w:rsidR="0039147E">
        <w:rPr>
          <w:bCs/>
          <w:i/>
          <w:iCs/>
          <w:highlight w:val="green"/>
        </w:rPr>
        <w:t>.</w:t>
      </w:r>
    </w:p>
    <w:p w14:paraId="498A76DF" w14:textId="330A2400" w:rsidR="009A528F" w:rsidRDefault="0039147E" w:rsidP="009A528F">
      <w:pPr>
        <w:jc w:val="center"/>
        <w:rPr>
          <w:bCs/>
          <w:i/>
          <w:iCs/>
          <w:highlight w:val="yellow"/>
        </w:rPr>
      </w:pPr>
      <w:r>
        <w:rPr>
          <w:bCs/>
          <w:i/>
          <w:iCs/>
          <w:noProof/>
        </w:rPr>
        <w:drawing>
          <wp:inline distT="0" distB="0" distL="0" distR="0" wp14:anchorId="64485213" wp14:editId="2BDCD9F8">
            <wp:extent cx="7269759" cy="4846320"/>
            <wp:effectExtent l="12700" t="12700" r="762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43BB996F" w14:textId="22F5A253" w:rsidR="009A528F" w:rsidRPr="0039147E" w:rsidRDefault="009A528F" w:rsidP="009A528F">
      <w:pPr>
        <w:jc w:val="center"/>
        <w:rPr>
          <w:bCs/>
          <w:i/>
          <w:iCs/>
          <w:highlight w:val="green"/>
        </w:rPr>
      </w:pPr>
      <w:r w:rsidRPr="0039147E">
        <w:rPr>
          <w:bCs/>
          <w:i/>
          <w:iCs/>
          <w:highlight w:val="green"/>
        </w:rPr>
        <w:lastRenderedPageBreak/>
        <w:t>Figure 10: Scatter plot and marginal densities of projected and observed cumulative cases from October 16 to December 31 for India, using training data from March 15 to October 15, 2020</w:t>
      </w:r>
      <w:r w:rsidR="0039147E" w:rsidRPr="0039147E">
        <w:rPr>
          <w:bCs/>
          <w:i/>
          <w:iCs/>
          <w:highlight w:val="green"/>
        </w:rPr>
        <w:t>.</w:t>
      </w:r>
    </w:p>
    <w:p w14:paraId="5E71B92D" w14:textId="7661E587" w:rsidR="009A528F" w:rsidRDefault="0039147E" w:rsidP="009A528F">
      <w:pPr>
        <w:jc w:val="center"/>
      </w:pPr>
      <w:r>
        <w:rPr>
          <w:noProof/>
        </w:rPr>
        <w:drawing>
          <wp:inline distT="0" distB="0" distL="0" distR="0" wp14:anchorId="24AF5731" wp14:editId="78A7BBC8">
            <wp:extent cx="7269759" cy="4846320"/>
            <wp:effectExtent l="12700" t="12700" r="7620" b="177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9">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0BAB2473" w14:textId="6AC1F132" w:rsidR="009A528F" w:rsidRPr="0039147E" w:rsidRDefault="009A528F" w:rsidP="009A528F">
      <w:pPr>
        <w:jc w:val="center"/>
        <w:rPr>
          <w:bCs/>
          <w:i/>
          <w:iCs/>
          <w:highlight w:val="green"/>
        </w:rPr>
      </w:pPr>
      <w:r w:rsidRPr="0039147E">
        <w:rPr>
          <w:bCs/>
          <w:i/>
          <w:iCs/>
          <w:highlight w:val="green"/>
        </w:rPr>
        <w:lastRenderedPageBreak/>
        <w:t>Figure 11: Scatter plot and marginal densities of projected and observed cumulative death from October 16 to December 31 for India, using training data from March 15 to October 15, 2020</w:t>
      </w:r>
      <w:r w:rsidR="0039147E" w:rsidRPr="0039147E">
        <w:rPr>
          <w:bCs/>
          <w:i/>
          <w:iCs/>
          <w:highlight w:val="green"/>
        </w:rPr>
        <w:t>.</w:t>
      </w:r>
    </w:p>
    <w:p w14:paraId="4E83E5CF" w14:textId="40257343" w:rsidR="009A528F" w:rsidRDefault="0039147E" w:rsidP="009A528F">
      <w:pPr>
        <w:jc w:val="center"/>
      </w:pPr>
      <w:r>
        <w:rPr>
          <w:noProof/>
        </w:rPr>
        <w:drawing>
          <wp:inline distT="0" distB="0" distL="0" distR="0" wp14:anchorId="77C3B990" wp14:editId="741E2676">
            <wp:extent cx="7269759" cy="4846320"/>
            <wp:effectExtent l="12700" t="12700" r="7620" b="177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0">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35DB50DA" w14:textId="51B61C6E" w:rsidR="00731481" w:rsidRPr="00731481" w:rsidRDefault="009800CE" w:rsidP="00731481">
      <w:pPr>
        <w:jc w:val="center"/>
        <w:rPr>
          <w:bCs/>
          <w:highlight w:val="green"/>
        </w:rPr>
      </w:pPr>
      <w:r w:rsidRPr="00731481">
        <w:rPr>
          <w:i/>
          <w:iCs/>
          <w:highlight w:val="green"/>
        </w:rPr>
        <w:lastRenderedPageBreak/>
        <w:t xml:space="preserve">Figure 12: </w:t>
      </w:r>
      <w:r w:rsidR="00731481" w:rsidRPr="00731481">
        <w:rPr>
          <w:bCs/>
          <w:i/>
          <w:iCs/>
          <w:highlight w:val="green"/>
        </w:rPr>
        <w:t xml:space="preserve">Boxplots showing width of confidence interval associated with projected </w:t>
      </w:r>
      <w:r w:rsidR="00731481" w:rsidRPr="00731481">
        <w:rPr>
          <w:bCs/>
          <w:i/>
          <w:iCs/>
          <w:highlight w:val="green"/>
        </w:rPr>
        <w:t xml:space="preserve">active </w:t>
      </w:r>
      <w:r w:rsidR="00731481" w:rsidRPr="00731481">
        <w:rPr>
          <w:bCs/>
          <w:i/>
          <w:iCs/>
          <w:highlight w:val="green"/>
        </w:rPr>
        <w:t>cases from October 16 to December 31</w:t>
      </w:r>
      <w:r w:rsidR="00731481" w:rsidRPr="00731481">
        <w:rPr>
          <w:bCs/>
          <w:i/>
          <w:iCs/>
          <w:highlight w:val="green"/>
        </w:rPr>
        <w:t xml:space="preserve"> for India, </w:t>
      </w:r>
      <w:r w:rsidR="00731481" w:rsidRPr="00731481">
        <w:rPr>
          <w:bCs/>
          <w:i/>
          <w:iCs/>
          <w:highlight w:val="green"/>
        </w:rPr>
        <w:t>using training data from March 15 to October 15, 2020.</w:t>
      </w:r>
    </w:p>
    <w:p w14:paraId="632F690F" w14:textId="4678A24A" w:rsidR="00731481" w:rsidRPr="00731481" w:rsidRDefault="00731481" w:rsidP="00731481">
      <w:pPr>
        <w:jc w:val="center"/>
        <w:rPr>
          <w:bCs/>
          <w:highlight w:val="green"/>
        </w:rPr>
        <w:sectPr w:rsidR="00731481" w:rsidRPr="00731481" w:rsidSect="002B22EC">
          <w:pgSz w:w="15840" w:h="12240" w:orient="landscape"/>
          <w:pgMar w:top="1134" w:right="1693" w:bottom="1134" w:left="1134" w:header="0" w:footer="1134" w:gutter="0"/>
          <w:lnNumType w:countBy="1" w:restart="continuous"/>
          <w:cols w:space="720"/>
          <w:docGrid w:linePitch="326"/>
        </w:sectPr>
      </w:pPr>
      <w:r>
        <w:rPr>
          <w:bCs/>
          <w:noProof/>
        </w:rPr>
        <w:drawing>
          <wp:inline distT="0" distB="0" distL="0" distR="0" wp14:anchorId="1CF6BE96" wp14:editId="2DA9FD34">
            <wp:extent cx="7269759" cy="4846320"/>
            <wp:effectExtent l="12700" t="12700" r="7620"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22946EAB" w14:textId="1BE20A7D" w:rsidR="006C448E" w:rsidRDefault="006C448E" w:rsidP="006C448E">
      <w:pPr>
        <w:tabs>
          <w:tab w:val="left" w:pos="4521"/>
        </w:tabs>
        <w:rPr>
          <w:i/>
          <w:iCs/>
        </w:rPr>
      </w:pPr>
      <w:r w:rsidRPr="006C448E">
        <w:rPr>
          <w:i/>
          <w:iCs/>
        </w:rPr>
        <w:lastRenderedPageBreak/>
        <w:t>REFERENCES</w:t>
      </w:r>
    </w:p>
    <w:p w14:paraId="6F5965C2" w14:textId="77777777" w:rsidR="006C448E" w:rsidRDefault="006C448E" w:rsidP="006C448E">
      <w:pPr>
        <w:tabs>
          <w:tab w:val="left" w:pos="4521"/>
        </w:tabs>
        <w:rPr>
          <w:i/>
          <w:iCs/>
        </w:rPr>
      </w:pPr>
    </w:p>
    <w:p w14:paraId="6ACCE12D" w14:textId="77777777" w:rsidR="00BF094D" w:rsidRPr="00BF094D" w:rsidRDefault="006C448E" w:rsidP="00BF094D">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BF094D" w:rsidRPr="00BF094D">
        <w:t xml:space="preserve">1. </w:t>
      </w:r>
      <w:r w:rsidR="00BF094D" w:rsidRPr="00BF094D">
        <w:tab/>
        <w:t>Mayo Clinic. Coronavirus disease 2019 (COVID-19)—Symptoms and causes [Internet]. 2020 [cited 2020 May 21]. Available from: https://www.mayoclinic.org/diseases-conditions/coronavirus/symptoms-causes/syc-20479963</w:t>
      </w:r>
    </w:p>
    <w:p w14:paraId="50E758DC" w14:textId="77777777" w:rsidR="00BF094D" w:rsidRPr="00BF094D" w:rsidRDefault="00BF094D" w:rsidP="00BF094D">
      <w:pPr>
        <w:pStyle w:val="Bibliography"/>
      </w:pPr>
      <w:r w:rsidRPr="00BF094D">
        <w:t xml:space="preserve">2. </w:t>
      </w:r>
      <w:r w:rsidRPr="00BF094D">
        <w:tab/>
        <w:t>Wikipedia. Coronavirus disease 2019 [Internet]. [cited 2020 Aug 3]. Available from: https://en.wikipedia.org/wiki/Coronavirus_disease_2019</w:t>
      </w:r>
    </w:p>
    <w:p w14:paraId="5648BDC5" w14:textId="77777777" w:rsidR="00BF094D" w:rsidRPr="00BF094D" w:rsidRDefault="00BF094D" w:rsidP="00BF094D">
      <w:pPr>
        <w:pStyle w:val="Bibliography"/>
      </w:pPr>
      <w:r w:rsidRPr="00BF094D">
        <w:t xml:space="preserve">3. </w:t>
      </w:r>
      <w:r w:rsidRPr="00BF094D">
        <w:tab/>
        <w:t>Aiyar S. Covid-19 has exposed India’s failure to deliver even the most basic obligations to its people [Internet]. CNN. 2020 [cited 2020 Aug 3]. Available from: https://www.cnn.com/2020/07/18/opinions/india-coronavirus-failures-opinion-intl-hnk/index.html</w:t>
      </w:r>
    </w:p>
    <w:p w14:paraId="3FA52434" w14:textId="77777777" w:rsidR="00BF094D" w:rsidRPr="00BF094D" w:rsidRDefault="00BF094D" w:rsidP="00BF094D">
      <w:pPr>
        <w:pStyle w:val="Bibliography"/>
      </w:pPr>
      <w:r w:rsidRPr="00BF094D">
        <w:t xml:space="preserve">4. </w:t>
      </w:r>
      <w:r w:rsidRPr="00BF094D">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3D6ABF79" w14:textId="77777777" w:rsidR="00BF094D" w:rsidRPr="00BF094D" w:rsidRDefault="00BF094D" w:rsidP="00BF094D">
      <w:pPr>
        <w:pStyle w:val="Bibliography"/>
      </w:pPr>
      <w:r w:rsidRPr="00BF094D">
        <w:t xml:space="preserve">5. </w:t>
      </w:r>
      <w:r w:rsidRPr="00BF094D">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434063F7" w14:textId="77777777" w:rsidR="00BF094D" w:rsidRPr="00BF094D" w:rsidRDefault="00BF094D" w:rsidP="00BF094D">
      <w:pPr>
        <w:pStyle w:val="Bibliography"/>
      </w:pPr>
      <w:r w:rsidRPr="00BF094D">
        <w:t xml:space="preserve">6. </w:t>
      </w:r>
      <w:r w:rsidRPr="00BF094D">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1847E0DC" w14:textId="77777777" w:rsidR="00BF094D" w:rsidRPr="00BF094D" w:rsidRDefault="00BF094D" w:rsidP="00BF094D">
      <w:pPr>
        <w:pStyle w:val="Bibliography"/>
      </w:pPr>
      <w:r w:rsidRPr="00BF094D">
        <w:t xml:space="preserve">7. </w:t>
      </w:r>
      <w:r w:rsidRPr="00BF094D">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188A2181" w14:textId="77777777" w:rsidR="00BF094D" w:rsidRPr="00BF094D" w:rsidRDefault="00BF094D" w:rsidP="00BF094D">
      <w:pPr>
        <w:pStyle w:val="Bibliography"/>
      </w:pPr>
      <w:r w:rsidRPr="00BF094D">
        <w:t xml:space="preserve">8. </w:t>
      </w:r>
      <w:r w:rsidRPr="00BF094D">
        <w:tab/>
        <w:t xml:space="preserve">Tang L, Zhou Y, Wang L, Purkayastha S, Zhang L, He J, et al. A Review of Multi‐Compartment Infectious Disease Models. Int Stat Rev. 2020 Aug 3;insr.12402. </w:t>
      </w:r>
    </w:p>
    <w:p w14:paraId="06341394" w14:textId="77777777" w:rsidR="00BF094D" w:rsidRPr="00BF094D" w:rsidRDefault="00BF094D" w:rsidP="00BF094D">
      <w:pPr>
        <w:pStyle w:val="Bibliography"/>
      </w:pPr>
      <w:r w:rsidRPr="00BF094D">
        <w:t xml:space="preserve">9. </w:t>
      </w:r>
      <w:r w:rsidRPr="00BF094D">
        <w:tab/>
        <w:t xml:space="preserve">Kermack WO, McKendrick AG. Contributions to the mathematical theory of epidemics—I. Bull Math Biol. 1991 Mar;53(1–2):33–55. </w:t>
      </w:r>
    </w:p>
    <w:p w14:paraId="16DFD3B5" w14:textId="77777777" w:rsidR="00BF094D" w:rsidRPr="00BF094D" w:rsidRDefault="00BF094D" w:rsidP="00BF094D">
      <w:pPr>
        <w:pStyle w:val="Bibliography"/>
      </w:pPr>
      <w:r w:rsidRPr="00BF094D">
        <w:t xml:space="preserve">10. </w:t>
      </w:r>
      <w:r w:rsidRPr="00BF094D">
        <w:tab/>
        <w:t>Song PX, Wang L, Zhou Y, He J, Zhu B, Wang F, et al. An epidemiological forecast model and software assessing interventions on COVID-19 epidemic in China. medRxiv [Internet]. 2020; Available from: https://www.medrxiv.org/content/10.1101/2020.02.29.20029421v1</w:t>
      </w:r>
    </w:p>
    <w:p w14:paraId="23C99069" w14:textId="77777777" w:rsidR="00BF094D" w:rsidRPr="00BF094D" w:rsidRDefault="00BF094D" w:rsidP="00BF094D">
      <w:pPr>
        <w:pStyle w:val="Bibliography"/>
      </w:pPr>
      <w:r w:rsidRPr="00BF094D">
        <w:lastRenderedPageBreak/>
        <w:t xml:space="preserve">11. </w:t>
      </w:r>
      <w:r w:rsidRPr="00BF094D">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06B5D4D4" w14:textId="77777777" w:rsidR="00BF094D" w:rsidRPr="00BF094D" w:rsidRDefault="00BF094D" w:rsidP="00BF094D">
      <w:pPr>
        <w:pStyle w:val="Bibliography"/>
      </w:pPr>
      <w:r w:rsidRPr="00BF094D">
        <w:t xml:space="preserve">12. </w:t>
      </w:r>
      <w:r w:rsidRPr="00BF094D">
        <w:tab/>
        <w:t xml:space="preserve">Wu JT, Leung K, Leung GM. Nowcasting and forecasting the potential domestic and international spread of the 2019-nCoV outbreak originating in Wuhan, China: a modelling study. The Lancet. 2020 Feb;395(10225):689–97. </w:t>
      </w:r>
    </w:p>
    <w:p w14:paraId="08B283D7" w14:textId="77777777" w:rsidR="00BF094D" w:rsidRPr="00BF094D" w:rsidRDefault="00BF094D" w:rsidP="00BF094D">
      <w:pPr>
        <w:pStyle w:val="Bibliography"/>
      </w:pPr>
      <w:r w:rsidRPr="00BF094D">
        <w:t xml:space="preserve">13. </w:t>
      </w:r>
      <w:r w:rsidRPr="00BF094D">
        <w:tab/>
        <w:t>Hao X, Cheng S, Wu D, Wu T, Lin X, Wang C. Reconstruction of the full transmission dynamics of COVID-19 in Wuhan. Nature [Internet]. 2020 Jul 16 [cited 2020 Aug 18]; Available from: http://www.nature.com/articles/s41586-020-2554-8</w:t>
      </w:r>
    </w:p>
    <w:p w14:paraId="437872C5" w14:textId="77777777" w:rsidR="00BF094D" w:rsidRPr="00BF094D" w:rsidRDefault="00BF094D" w:rsidP="00BF094D">
      <w:pPr>
        <w:pStyle w:val="Bibliography"/>
      </w:pPr>
      <w:r w:rsidRPr="00BF094D">
        <w:t xml:space="preserve">14. </w:t>
      </w:r>
      <w:r w:rsidRPr="00BF094D">
        <w:tab/>
        <w:t xml:space="preserve">Bai Y, Yao L, Wei T, Tian F, Jin D-Y, Chen L, et al. Presumed Asymptomatic Carrier Transmission of COVID-19. JAMA. 2020 Apr 14;323(14):1406. </w:t>
      </w:r>
    </w:p>
    <w:p w14:paraId="7ED7DB16" w14:textId="77777777" w:rsidR="00BF094D" w:rsidRPr="00BF094D" w:rsidRDefault="00BF094D" w:rsidP="00BF094D">
      <w:pPr>
        <w:pStyle w:val="Bibliography"/>
      </w:pPr>
      <w:r w:rsidRPr="00BF094D">
        <w:t xml:space="preserve">15. </w:t>
      </w:r>
      <w:r w:rsidRPr="00BF094D">
        <w:tab/>
        <w:t xml:space="preserve">Tong Z-D, Tang A, Li K-F, Li P, Wang H-L, Yi J-P, et al. Potential Presymptomatic Transmission of SARS-CoV-2, Zhejiang Province, China, 2020. Emerg Infect Dis. 2020 May;26(5):1052–4. </w:t>
      </w:r>
    </w:p>
    <w:p w14:paraId="39FCCDEF" w14:textId="77777777" w:rsidR="00BF094D" w:rsidRPr="00BF094D" w:rsidRDefault="00BF094D" w:rsidP="00BF094D">
      <w:pPr>
        <w:pStyle w:val="Bibliography"/>
      </w:pPr>
      <w:r w:rsidRPr="00BF094D">
        <w:t xml:space="preserve">16. </w:t>
      </w:r>
      <w:r w:rsidRPr="00BF094D">
        <w:tab/>
        <w:t xml:space="preserve">Bertozzi AL, Franco E, Mohler G, Short MB, Sledge D. The challenges of modeling and forecasting the spread of COVID-19. Proc Natl Acad Sci. 2020 Jul 2;202006520. </w:t>
      </w:r>
    </w:p>
    <w:p w14:paraId="327515E1" w14:textId="77777777" w:rsidR="00BF094D" w:rsidRPr="00BF094D" w:rsidRDefault="00BF094D" w:rsidP="00BF094D">
      <w:pPr>
        <w:pStyle w:val="Bibliography"/>
      </w:pPr>
      <w:r w:rsidRPr="00BF094D">
        <w:t xml:space="preserve">17. </w:t>
      </w:r>
      <w:r w:rsidRPr="00BF094D">
        <w:tab/>
        <w:t>Unwin HJT, Mishra S, Bradley VC, Gandy A, Mellan TA, Coupland H, et al. State-level tracking of COVID-19 in the United States [Internet]. Public and Global Health; 2020 Jul [cited 2020 Sep 16]. Available from: http://medrxiv.org/lookup/doi/10.1101/2020.07.13.20152355</w:t>
      </w:r>
    </w:p>
    <w:p w14:paraId="50D51A3A" w14:textId="77777777" w:rsidR="00BF094D" w:rsidRPr="00BF094D" w:rsidRDefault="00BF094D" w:rsidP="00BF094D">
      <w:pPr>
        <w:pStyle w:val="Bibliography"/>
      </w:pPr>
      <w:r w:rsidRPr="00BF094D">
        <w:t xml:space="preserve">18. </w:t>
      </w:r>
      <w:r w:rsidRPr="00BF094D">
        <w:tab/>
        <w:t>Mellan TA, Hoeltgebaum HH, Mishra S, Whittaker C, Schnekenberg RP, Gandy A, et al. Subnational analysis of the COVID-19 epidemic in Brazil [Internet]. Epidemiology; 2020 May [cited 2020 Sep 16]. Available from: http://medrxiv.org/lookup/doi/10.1101/2020.05.09.20096701</w:t>
      </w:r>
    </w:p>
    <w:p w14:paraId="1A5BF379" w14:textId="77777777" w:rsidR="00BF094D" w:rsidRPr="00BF094D" w:rsidRDefault="00BF094D" w:rsidP="00BF094D">
      <w:pPr>
        <w:pStyle w:val="Bibliography"/>
      </w:pPr>
      <w:r w:rsidRPr="00BF094D">
        <w:t xml:space="preserve">19. </w:t>
      </w:r>
      <w:r w:rsidRPr="00BF094D">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5498189C" w14:textId="77777777" w:rsidR="00BF094D" w:rsidRPr="00BF094D" w:rsidRDefault="00BF094D" w:rsidP="00BF094D">
      <w:pPr>
        <w:pStyle w:val="Bibliography"/>
      </w:pPr>
      <w:r w:rsidRPr="00BF094D">
        <w:t xml:space="preserve">20. </w:t>
      </w:r>
      <w:r w:rsidRPr="00BF094D">
        <w:tab/>
        <w:t xml:space="preserve">Lau H, Khosrawipour T, Kocbach P, Ichii H, Bania J, Khosrawipour V. Evaluating the massive underreporting and undertesting of COVID-19 cases in multiple global epicenters. Pulmonology. 2020 Jun;S253104372030129X. </w:t>
      </w:r>
    </w:p>
    <w:p w14:paraId="69F50697" w14:textId="77777777" w:rsidR="00BF094D" w:rsidRPr="00BF094D" w:rsidRDefault="00BF094D" w:rsidP="00BF094D">
      <w:pPr>
        <w:pStyle w:val="Bibliography"/>
      </w:pPr>
      <w:r w:rsidRPr="00BF094D">
        <w:t xml:space="preserve">21. </w:t>
      </w:r>
      <w:r w:rsidRPr="00BF094D">
        <w:tab/>
        <w:t xml:space="preserve">Bhardwaj R. A Predictive Model for the Evolution of COVID-19. Trans Indian Natl Acad Eng. 2020 Jun;5(2):133–40. </w:t>
      </w:r>
    </w:p>
    <w:p w14:paraId="780ABA99" w14:textId="77777777" w:rsidR="00BF094D" w:rsidRPr="00BF094D" w:rsidRDefault="00BF094D" w:rsidP="00BF094D">
      <w:pPr>
        <w:pStyle w:val="Bibliography"/>
      </w:pPr>
      <w:r w:rsidRPr="00BF094D">
        <w:t xml:space="preserve">22. </w:t>
      </w:r>
      <w:r w:rsidRPr="00BF094D">
        <w:tab/>
        <w:t xml:space="preserve">Butcher JC. Numerical methods for ordinary differential equations. 2nd ed. Chichester, England ; Hoboken, NJ: Wiley; 2008. 463 p. </w:t>
      </w:r>
    </w:p>
    <w:p w14:paraId="4EA5876D" w14:textId="77777777" w:rsidR="00BF094D" w:rsidRPr="00BF094D" w:rsidRDefault="00BF094D" w:rsidP="00BF094D">
      <w:pPr>
        <w:pStyle w:val="Bibliography"/>
      </w:pPr>
      <w:r w:rsidRPr="00BF094D">
        <w:lastRenderedPageBreak/>
        <w:t xml:space="preserve">23. </w:t>
      </w:r>
      <w:r w:rsidRPr="00BF094D">
        <w:tab/>
        <w:t xml:space="preserve">Liu Y, Gayle AA, Wilder-Smith A, Rocklöv J. The reproductive number of COVID-19 is higher compared to SARS coronavirus. J Travel Med. 2020 Mar 13;27(2):taaa021. </w:t>
      </w:r>
    </w:p>
    <w:p w14:paraId="3F494693" w14:textId="77777777" w:rsidR="00BF094D" w:rsidRPr="00BF094D" w:rsidRDefault="00BF094D" w:rsidP="00BF094D">
      <w:pPr>
        <w:pStyle w:val="Bibliography"/>
      </w:pPr>
      <w:r w:rsidRPr="00BF094D">
        <w:t xml:space="preserve">24. </w:t>
      </w:r>
      <w:r w:rsidRPr="00BF094D">
        <w:tab/>
        <w:t xml:space="preserve">Cori A, Ferguson NM, Fraser C, Cauchemez S. A New Framework and Software to Estimate Time-Varying Reproduction Numbers During Epidemics. Am J Epidemiol. 2013 Nov 1;178(9):1505–12. </w:t>
      </w:r>
    </w:p>
    <w:p w14:paraId="79255768" w14:textId="77777777" w:rsidR="00BF094D" w:rsidRPr="00BF094D" w:rsidRDefault="00BF094D" w:rsidP="00BF094D">
      <w:pPr>
        <w:pStyle w:val="Bibliography"/>
      </w:pPr>
      <w:r w:rsidRPr="00BF094D">
        <w:t xml:space="preserve">25. </w:t>
      </w:r>
      <w:r w:rsidRPr="00BF094D">
        <w:tab/>
        <w:t xml:space="preserve">Verity R, Okell LC, Dorigatti I, Winskill P, Whittaker C, Imai N, et al. Estimates of the severity of coronavirus disease 2019: a model-based analysis. Lancet Infect Dis. 2020 Jun;20(6):669–77. </w:t>
      </w:r>
    </w:p>
    <w:p w14:paraId="2897211A" w14:textId="77777777" w:rsidR="00BF094D" w:rsidRPr="00BF094D" w:rsidRDefault="00BF094D" w:rsidP="00BF094D">
      <w:pPr>
        <w:pStyle w:val="Bibliography"/>
      </w:pPr>
      <w:r w:rsidRPr="00BF094D">
        <w:t xml:space="preserve">26. </w:t>
      </w:r>
      <w:r w:rsidRPr="00BF094D">
        <w:tab/>
        <w:t xml:space="preserve">Plummer M. rjags: Bayesian graphical models using MCMC. R Package Version. 2016;4(6). </w:t>
      </w:r>
    </w:p>
    <w:p w14:paraId="48DDA0B6" w14:textId="77777777" w:rsidR="00BF094D" w:rsidRPr="00BF094D" w:rsidRDefault="00BF094D" w:rsidP="00BF094D">
      <w:pPr>
        <w:pStyle w:val="Bibliography"/>
      </w:pPr>
      <w:r w:rsidRPr="00BF094D">
        <w:t xml:space="preserve">27. </w:t>
      </w:r>
      <w:r w:rsidRPr="00BF094D">
        <w:tab/>
        <w:t xml:space="preserve">Li R, Pei S, Chen B, Song Y, Zhang T, Yang W, et al. Substantial undocumented infection facilitates the rapid dissemination of novel coronavirus (SARS-CoV-2). Science. 2020 May 1;368(6490):489–93. </w:t>
      </w:r>
    </w:p>
    <w:p w14:paraId="796B3DC8" w14:textId="77777777" w:rsidR="00BF094D" w:rsidRPr="00BF094D" w:rsidRDefault="00BF094D" w:rsidP="00BF094D">
      <w:pPr>
        <w:pStyle w:val="Bibliography"/>
      </w:pPr>
      <w:r w:rsidRPr="00BF094D">
        <w:t xml:space="preserve">28. </w:t>
      </w:r>
      <w:r w:rsidRPr="00BF094D">
        <w:tab/>
        <w:t xml:space="preserve">He X, Lau EHY, Wu P, Deng X, Wang J, Hao X, et al. Temporal dynamics in viral shedding and transmissibility of COVID-19. Nat Med. 2020 May;26(5):672–5. </w:t>
      </w:r>
    </w:p>
    <w:p w14:paraId="222E0F6E" w14:textId="77777777" w:rsidR="00BF094D" w:rsidRPr="00BF094D" w:rsidRDefault="00BF094D" w:rsidP="00BF094D">
      <w:pPr>
        <w:pStyle w:val="Bibliography"/>
      </w:pPr>
      <w:r w:rsidRPr="00BF094D">
        <w:t xml:space="preserve">29. </w:t>
      </w:r>
      <w:r w:rsidRPr="00BF094D">
        <w:tab/>
        <w:t xml:space="preserve">Li Q, Guan X, Wu P, Wang X, Zhou L, Tong Y, et al. Early Transmission Dynamics in Wuhan, China, of Novel Coronavirus–Infected Pneumonia. N Engl J Med. 2020 Mar 26;382(13):1199–207. </w:t>
      </w:r>
    </w:p>
    <w:p w14:paraId="5C12A67B" w14:textId="77777777" w:rsidR="00BF094D" w:rsidRPr="00BF094D" w:rsidRDefault="00BF094D" w:rsidP="00BF094D">
      <w:pPr>
        <w:pStyle w:val="Bibliography"/>
      </w:pPr>
      <w:r w:rsidRPr="00BF094D">
        <w:t xml:space="preserve">30. </w:t>
      </w:r>
      <w:r w:rsidRPr="00BF094D">
        <w:tab/>
        <w:t xml:space="preserve">Ferretti L, Wymant C, Kendall M, Zhao L, Nurtay A, Abeler-Dörner L, et al. Quantifying SARS-CoV-2 transmission suggests epidemic control with digital contact tracing. Science. 2020 May 8;368(6491):eabb6936. </w:t>
      </w:r>
    </w:p>
    <w:p w14:paraId="5289AD60" w14:textId="77777777" w:rsidR="00BF094D" w:rsidRPr="00BF094D" w:rsidRDefault="00BF094D" w:rsidP="00BF094D">
      <w:pPr>
        <w:pStyle w:val="Bibliography"/>
      </w:pPr>
      <w:r w:rsidRPr="00BF094D">
        <w:t xml:space="preserve">31. </w:t>
      </w:r>
      <w:r w:rsidRPr="00BF094D">
        <w:tab/>
        <w:t xml:space="preserve">Mishra V, Burma A, Das S, Parivallal M, Amudhan S, Rao G. COVID-19-Hospitalized Patients in Karnataka: Survival and Stay Characteristics. Indian J Public Health. 2020;64(6):221. </w:t>
      </w:r>
    </w:p>
    <w:p w14:paraId="06CD1CE9" w14:textId="77777777" w:rsidR="00BF094D" w:rsidRPr="00BF094D" w:rsidRDefault="00BF094D" w:rsidP="00BF094D">
      <w:pPr>
        <w:pStyle w:val="Bibliography"/>
      </w:pPr>
      <w:r w:rsidRPr="00BF094D">
        <w:t xml:space="preserve">32. </w:t>
      </w:r>
      <w:r w:rsidRPr="00BF094D">
        <w:tab/>
        <w:t xml:space="preserve">Garg S, Kim L, Whitaker M, O’Halloran A, Cummings C, Holstein R, et al. Hospitalization Rates and Characteristics of Patients Hospitalized with Laboratory-Confirmed Coronavirus Disease 2019 — COVID-NET, 14 States, March 1–30, 2020. MMWR Morb Mortal Wkly Rep. 2020 Apr 17;69(15):458–64. </w:t>
      </w:r>
    </w:p>
    <w:p w14:paraId="05DAD2BE" w14:textId="77777777" w:rsidR="00BF094D" w:rsidRPr="00BF094D" w:rsidRDefault="00BF094D" w:rsidP="00BF094D">
      <w:pPr>
        <w:pStyle w:val="Bibliography"/>
      </w:pPr>
      <w:r w:rsidRPr="00BF094D">
        <w:t xml:space="preserve">33. </w:t>
      </w:r>
      <w:r w:rsidRPr="00BF094D">
        <w:tab/>
        <w:t xml:space="preserve">Wang D, Hu B, Hu C, Zhu F, Liu X, Zhang J, et al. Clinical Characteristics of 138 Hospitalized Patients With 2019 Novel Coronavirus–Infected Pneumonia in Wuhan, China. JAMA. 2020 Mar 17;323(11):1061. </w:t>
      </w:r>
    </w:p>
    <w:p w14:paraId="36D36A10" w14:textId="77777777" w:rsidR="00BF094D" w:rsidRPr="00BF094D" w:rsidRDefault="00BF094D" w:rsidP="00BF094D">
      <w:pPr>
        <w:pStyle w:val="Bibliography"/>
      </w:pPr>
      <w:r w:rsidRPr="00BF094D">
        <w:t xml:space="preserve">34. </w:t>
      </w:r>
      <w:r w:rsidRPr="00BF094D">
        <w:tab/>
        <w:t>Rahmandad H, Lim TY, Sterman J. Estimating the Global Spread of COVID-19. SSRN Electron J [Internet]. 2020 [cited 2021 Mar 18]; Available from: https://www.ssrn.com/abstract=3635047</w:t>
      </w:r>
    </w:p>
    <w:p w14:paraId="6798B3A3" w14:textId="77777777" w:rsidR="00BF094D" w:rsidRPr="00BF094D" w:rsidRDefault="00BF094D" w:rsidP="00BF094D">
      <w:pPr>
        <w:pStyle w:val="Bibliography"/>
      </w:pPr>
      <w:r w:rsidRPr="00BF094D">
        <w:t xml:space="preserve">35. </w:t>
      </w:r>
      <w:r w:rsidRPr="00BF094D">
        <w:tab/>
        <w:t xml:space="preserve">Diekmann O, Heesterbeek JAP, Roberts MG. The construction of next-generation matrices for compartmental epidemic models. J R Soc Interface. 2010 Jun 6;7(47):873–85. </w:t>
      </w:r>
    </w:p>
    <w:p w14:paraId="68306D86" w14:textId="77777777" w:rsidR="00BF094D" w:rsidRPr="00BF094D" w:rsidRDefault="00BF094D" w:rsidP="00BF094D">
      <w:pPr>
        <w:pStyle w:val="Bibliography"/>
      </w:pPr>
      <w:r w:rsidRPr="00BF094D">
        <w:lastRenderedPageBreak/>
        <w:t xml:space="preserve">36. </w:t>
      </w:r>
      <w:r w:rsidRPr="00BF094D">
        <w:tab/>
        <w:t>Robert CP, Casella G. Monte Carlo Statistical Methods [Internet]. New York, NY: Springer New York; 2004 [cited 2020 Aug 14]. (Springer Texts in Statistics). Available from: http://link.springer.com/10.1007/978-1-4757-4145-2</w:t>
      </w:r>
    </w:p>
    <w:p w14:paraId="24E68A71" w14:textId="77777777" w:rsidR="00BF094D" w:rsidRPr="00BF094D" w:rsidRDefault="00BF094D" w:rsidP="00BF094D">
      <w:pPr>
        <w:pStyle w:val="Bibliography"/>
      </w:pPr>
      <w:r w:rsidRPr="00BF094D">
        <w:t xml:space="preserve">37. </w:t>
      </w:r>
      <w:r w:rsidRPr="00BF094D">
        <w:tab/>
        <w:t>Scott J, Gandy A, Mishra S, Unwin J, Flaxman S, Bhatt S. epidemia: Modeling of Epidemics using Hierarchical Bayesian Models [Internet]. 2020. Available from: https://imperialcollegelondon.github.io/epidemia/</w:t>
      </w:r>
    </w:p>
    <w:p w14:paraId="3B59E5F2" w14:textId="77777777" w:rsidR="00BF094D" w:rsidRPr="00BF094D" w:rsidRDefault="00BF094D" w:rsidP="00BF094D">
      <w:pPr>
        <w:pStyle w:val="Bibliography"/>
      </w:pPr>
      <w:r w:rsidRPr="00BF094D">
        <w:t xml:space="preserve">38. </w:t>
      </w:r>
      <w:r w:rsidRPr="00BF094D">
        <w:tab/>
        <w:t xml:space="preserve">Bi Q, Wu Y, Mei S, Ye C, Zou X, Zhang Z, et al. Epidemiology and transmission of COVID-19 in 391 cases and 1286 of their close contacts in Shenzhen, China: a retrospective cohort study. Lancet Infect Dis. 2020 Aug;20(8):911–9. </w:t>
      </w:r>
    </w:p>
    <w:p w14:paraId="02D7470A" w14:textId="77777777" w:rsidR="00BF094D" w:rsidRPr="00BF094D" w:rsidRDefault="00BF094D" w:rsidP="00BF094D">
      <w:pPr>
        <w:pStyle w:val="Bibliography"/>
      </w:pPr>
      <w:r w:rsidRPr="00BF094D">
        <w:t xml:space="preserve">39. </w:t>
      </w:r>
      <w:r w:rsidRPr="00BF094D">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17CD011C" w14:textId="77777777" w:rsidR="00BF094D" w:rsidRPr="00BF094D" w:rsidRDefault="00BF094D" w:rsidP="00BF094D">
      <w:pPr>
        <w:pStyle w:val="Bibliography"/>
      </w:pPr>
      <w:r w:rsidRPr="00BF094D">
        <w:t xml:space="preserve">40. </w:t>
      </w:r>
      <w:r w:rsidRPr="00BF094D">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2EB044AD" w14:textId="77777777" w:rsidR="00BF094D" w:rsidRPr="00BF094D" w:rsidRDefault="00BF094D" w:rsidP="00BF094D">
      <w:pPr>
        <w:pStyle w:val="Bibliography"/>
      </w:pPr>
      <w:r w:rsidRPr="00BF094D">
        <w:t xml:space="preserve">41. </w:t>
      </w:r>
      <w:r w:rsidRPr="00BF094D">
        <w:tab/>
        <w:t xml:space="preserve">Walker PGT, Whittaker C, Watson OJ, Baguelin M, Winskill P, Hamlet A, et al. The impact of COVID-19 and strategies for mitigation and suppression in low- and middle-income countries. Science. 2020 Jun 12;eabc0035. </w:t>
      </w:r>
    </w:p>
    <w:p w14:paraId="3B475F7D" w14:textId="77777777" w:rsidR="00BF094D" w:rsidRPr="00BF094D" w:rsidRDefault="00BF094D" w:rsidP="00BF094D">
      <w:pPr>
        <w:pStyle w:val="Bibliography"/>
      </w:pPr>
      <w:r w:rsidRPr="00BF094D">
        <w:t xml:space="preserve">42. </w:t>
      </w:r>
      <w:r w:rsidRPr="00BF094D">
        <w:tab/>
        <w:t xml:space="preserve">Carpenter B, Gelman A, Hoffman MD, Lee D, Goodrich B, Betancourt M, et al. </w:t>
      </w:r>
      <w:r w:rsidRPr="00BF094D">
        <w:rPr>
          <w:i/>
          <w:iCs/>
        </w:rPr>
        <w:t>Stan</w:t>
      </w:r>
      <w:r w:rsidRPr="00BF094D">
        <w:t> : A Probabilistic Programming Language. J Stat Softw [Internet]. 2017 [cited 2020 Aug 29];76(1). Available from: http://www.jstatsoft.org/v76/i01/</w:t>
      </w:r>
    </w:p>
    <w:p w14:paraId="3C27128E" w14:textId="77777777" w:rsidR="00BF094D" w:rsidRPr="00BF094D" w:rsidRDefault="00BF094D" w:rsidP="00BF094D">
      <w:pPr>
        <w:pStyle w:val="Bibliography"/>
      </w:pPr>
      <w:r w:rsidRPr="00BF094D">
        <w:t xml:space="preserve">43. </w:t>
      </w:r>
      <w:r w:rsidRPr="00BF094D">
        <w:tab/>
        <w:t>India C-19. Coronavirus Outbreak in India [Internet]. 2020 [cited 2020 May 21]. Available from: https://www.covid19india.org</w:t>
      </w:r>
    </w:p>
    <w:p w14:paraId="41FFAAC0" w14:textId="77777777" w:rsidR="00BF094D" w:rsidRPr="00BF094D" w:rsidRDefault="00BF094D" w:rsidP="00BF094D">
      <w:pPr>
        <w:pStyle w:val="Bibliography"/>
      </w:pPr>
      <w:r w:rsidRPr="00BF094D">
        <w:t xml:space="preserve">44. </w:t>
      </w:r>
      <w:r w:rsidRPr="00BF094D">
        <w:tab/>
        <w:t>Johns Hopkins University. COVID-19 Dashboard by the Center for Systems Science and Engineering (CSSE) at Johns Hopkins University (JHU) [Internet]. 2020 [cited 2020 May 21]. Available from: https://coronavirus.jhu.edu/map.html</w:t>
      </w:r>
    </w:p>
    <w:p w14:paraId="08466770" w14:textId="77777777" w:rsidR="00BF094D" w:rsidRPr="00BF094D" w:rsidRDefault="00BF094D" w:rsidP="00BF094D">
      <w:pPr>
        <w:pStyle w:val="Bibliography"/>
      </w:pPr>
      <w:r w:rsidRPr="00BF094D">
        <w:t xml:space="preserve">45. </w:t>
      </w:r>
      <w:r w:rsidRPr="00BF094D">
        <w:tab/>
        <w:t xml:space="preserve">Lin LI-K. A Concordance Correlation Coefficient to Evaluate Reproducibility. Biometrics. 1989 Mar;45(1):255. </w:t>
      </w:r>
    </w:p>
    <w:p w14:paraId="0FFAE571" w14:textId="77777777" w:rsidR="00BF094D" w:rsidRPr="00BF094D" w:rsidRDefault="00BF094D" w:rsidP="00BF094D">
      <w:pPr>
        <w:pStyle w:val="Bibliography"/>
      </w:pPr>
      <w:r w:rsidRPr="00BF094D">
        <w:t xml:space="preserve">46. </w:t>
      </w:r>
      <w:r w:rsidRPr="00BF094D">
        <w:tab/>
        <w:t>Group C-I-19 S. COVID-19 Outbreak in India [Internet]. 2020 [cited 2020 May 21]. Available from: https://umich-biostatistics.shinyapps.io/covid19/</w:t>
      </w:r>
    </w:p>
    <w:p w14:paraId="2740EAE8" w14:textId="77777777" w:rsidR="00BF094D" w:rsidRPr="00BF094D" w:rsidRDefault="00BF094D" w:rsidP="00BF094D">
      <w:pPr>
        <w:pStyle w:val="Bibliography"/>
      </w:pPr>
      <w:r w:rsidRPr="00BF094D">
        <w:t xml:space="preserve">47. </w:t>
      </w:r>
      <w:r w:rsidRPr="00BF094D">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00808B5F" w14:textId="77777777" w:rsidR="00BF094D" w:rsidRPr="00BF094D" w:rsidRDefault="00BF094D" w:rsidP="00BF094D">
      <w:pPr>
        <w:pStyle w:val="Bibliography"/>
      </w:pPr>
      <w:r w:rsidRPr="00BF094D">
        <w:lastRenderedPageBreak/>
        <w:t xml:space="preserve">48. </w:t>
      </w:r>
      <w:r w:rsidRPr="00BF094D">
        <w:tab/>
        <w:t xml:space="preserve">Wangping J, Ke H, Yang S, Wenzhe C, Shengshu W, Shanshan Y, et al. Extended SIR Prediction of the Epidemics Trend of COVID-19 in Italy and Compared With Hunan, China. Front Med. 2020 May 6;7:169. </w:t>
      </w:r>
    </w:p>
    <w:p w14:paraId="5E6F5AC1" w14:textId="77777777" w:rsidR="00BF094D" w:rsidRPr="00BF094D" w:rsidRDefault="00BF094D" w:rsidP="00BF094D">
      <w:pPr>
        <w:pStyle w:val="Bibliography"/>
      </w:pPr>
      <w:r w:rsidRPr="00BF094D">
        <w:t xml:space="preserve">49. </w:t>
      </w:r>
      <w:r w:rsidRPr="00BF094D">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70F99480" w14:textId="77777777" w:rsidR="00BF094D" w:rsidRPr="00BF094D" w:rsidRDefault="00BF094D" w:rsidP="00BF094D">
      <w:pPr>
        <w:pStyle w:val="Bibliography"/>
      </w:pPr>
      <w:r w:rsidRPr="00BF094D">
        <w:t xml:space="preserve">50. </w:t>
      </w:r>
      <w:r w:rsidRPr="00BF094D">
        <w:tab/>
        <w:t xml:space="preserve">Enrique Amaro J, Dudouet J, Nicolás Orce J. Global analysis of the COVID-19 pandemic using simple epidemiological models. Appl Math Model. 2021 Feb;90:995–1008. </w:t>
      </w:r>
    </w:p>
    <w:p w14:paraId="31C2D781" w14:textId="77777777" w:rsidR="00BF094D" w:rsidRPr="00BF094D" w:rsidRDefault="00BF094D" w:rsidP="00BF094D">
      <w:pPr>
        <w:pStyle w:val="Bibliography"/>
      </w:pPr>
      <w:r w:rsidRPr="00BF094D">
        <w:t xml:space="preserve">51. </w:t>
      </w:r>
      <w:r w:rsidRPr="00BF094D">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1AD24403" w14:textId="77777777" w:rsidR="00BF094D" w:rsidRPr="00BF094D" w:rsidRDefault="00BF094D" w:rsidP="00BF094D">
      <w:pPr>
        <w:pStyle w:val="Bibliography"/>
      </w:pPr>
      <w:r w:rsidRPr="00BF094D">
        <w:t xml:space="preserve">52. </w:t>
      </w:r>
      <w:r w:rsidRPr="00BF094D">
        <w:tab/>
        <w:t>Singh BC, Alom Z, Rahman MM, Baowaly MK, Azim MA. COVID-19 Pandemic Outbreak in the Subcontinent: A data-driven analysis. ArXiv200809803 Cs [Internet]. 2020 Aug 22 [cited 2021 Mar 19]; Available from: http://arxiv.org/abs/2008.09803</w:t>
      </w:r>
    </w:p>
    <w:p w14:paraId="0F87D9E5" w14:textId="77777777" w:rsidR="00BF094D" w:rsidRPr="00BF094D" w:rsidRDefault="00BF094D" w:rsidP="00BF094D">
      <w:pPr>
        <w:pStyle w:val="Bibliography"/>
      </w:pPr>
      <w:r w:rsidRPr="00BF094D">
        <w:t xml:space="preserve">53. </w:t>
      </w:r>
      <w:r w:rsidRPr="00BF094D">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69BEDF82" w14:textId="77777777" w:rsidR="00BF094D" w:rsidRPr="00BF094D" w:rsidRDefault="00BF094D" w:rsidP="00BF094D">
      <w:pPr>
        <w:pStyle w:val="Bibliography"/>
      </w:pPr>
      <w:r w:rsidRPr="00BF094D">
        <w:t xml:space="preserve">54. </w:t>
      </w:r>
      <w:r w:rsidRPr="00BF094D">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5A917CB4" w14:textId="77777777" w:rsidR="00BF094D" w:rsidRPr="00BF094D" w:rsidRDefault="00BF094D" w:rsidP="00BF094D">
      <w:pPr>
        <w:pStyle w:val="Bibliography"/>
      </w:pPr>
      <w:r w:rsidRPr="00BF094D">
        <w:t xml:space="preserve">55. </w:t>
      </w:r>
      <w:r w:rsidRPr="00BF094D">
        <w:tab/>
        <w:t xml:space="preserve">Vehtari A, Gelman A, Gabry J. Practical Bayesian model evaluation using leave-one-out cross-validation and WAIC. Stat Comput. 2017 Sep;27(5):1413–32. </w:t>
      </w:r>
    </w:p>
    <w:p w14:paraId="1A69F69C" w14:textId="77777777" w:rsidR="00BF094D" w:rsidRPr="00BF094D" w:rsidRDefault="00BF094D" w:rsidP="00BF094D">
      <w:pPr>
        <w:pStyle w:val="Bibliography"/>
      </w:pPr>
      <w:r w:rsidRPr="00BF094D">
        <w:t xml:space="preserve">56. </w:t>
      </w:r>
      <w:r w:rsidRPr="00BF094D">
        <w:tab/>
        <w:t xml:space="preserve">Bürkner P-C, Gabry J, Vehtari A. Approximate leave-future-out cross-validation for Bayesian time series models. J Stat Comput Simul. 2020 Sep 21;90(14):2499–523. </w:t>
      </w:r>
    </w:p>
    <w:p w14:paraId="6E2683C1" w14:textId="77777777" w:rsidR="00BF094D" w:rsidRPr="00BF094D" w:rsidRDefault="00BF094D" w:rsidP="00BF094D">
      <w:pPr>
        <w:pStyle w:val="Bibliography"/>
      </w:pPr>
      <w:r w:rsidRPr="00BF094D">
        <w:t xml:space="preserve">57. </w:t>
      </w:r>
      <w:r w:rsidRPr="00BF094D">
        <w:tab/>
        <w:t xml:space="preserve">Unwin HJT, Mishra S, Bradley VC, Gandy A, Mellan TA, Coupland H, et al. State-level tracking of COVID-19 in the United States. Nat Commun. 2020 Dec;11(1):6189. </w:t>
      </w:r>
    </w:p>
    <w:p w14:paraId="56996F15" w14:textId="77777777" w:rsidR="00BF094D" w:rsidRPr="00BF094D" w:rsidRDefault="00BF094D" w:rsidP="00BF094D">
      <w:pPr>
        <w:pStyle w:val="Bibliography"/>
      </w:pPr>
      <w:r w:rsidRPr="00BF094D">
        <w:t xml:space="preserve">58. </w:t>
      </w:r>
      <w:r w:rsidRPr="00BF094D">
        <w:tab/>
        <w:t xml:space="preserve">Candido DS, Claro IM, de Jesus JG, Souza WM, Moreira FRR, Dellicour S, et al. Evolution and epidemic spread of SARS-CoV-2 in Brazil. Science. 2020 Sep 4;369(6508):1255–60. </w:t>
      </w:r>
    </w:p>
    <w:p w14:paraId="57476F17" w14:textId="77777777" w:rsidR="00BF094D" w:rsidRPr="00BF094D" w:rsidRDefault="00BF094D" w:rsidP="00BF094D">
      <w:pPr>
        <w:pStyle w:val="Bibliography"/>
      </w:pPr>
      <w:r w:rsidRPr="00BF094D">
        <w:lastRenderedPageBreak/>
        <w:t xml:space="preserve">59. </w:t>
      </w:r>
      <w:r w:rsidRPr="00BF094D">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A7DA5DC" w14:textId="77777777" w:rsidR="00BF094D" w:rsidRPr="00BF094D" w:rsidRDefault="00BF094D" w:rsidP="00BF094D">
      <w:pPr>
        <w:pStyle w:val="Bibliography"/>
      </w:pPr>
      <w:r w:rsidRPr="00BF094D">
        <w:t xml:space="preserve">60. </w:t>
      </w:r>
      <w:r w:rsidRPr="00BF094D">
        <w:tab/>
        <w:t>Gandy A, Swapnil Mishra. ImperialCollegeLondon/covid19local: Website Release for Wednesday 1tth Mar 2021, new doi for the week [Internet]. Zenodo; 2021 [cited 2021 Mar 20]. Available from: https://zenodo.org/record/4609660</w:t>
      </w:r>
    </w:p>
    <w:p w14:paraId="7150E753" w14:textId="77777777" w:rsidR="00BF094D" w:rsidRPr="00BF094D" w:rsidRDefault="00BF094D" w:rsidP="00BF094D">
      <w:pPr>
        <w:pStyle w:val="Bibliography"/>
      </w:pPr>
      <w:r w:rsidRPr="00BF094D">
        <w:t xml:space="preserve">61. </w:t>
      </w:r>
      <w:r w:rsidRPr="00BF094D">
        <w:tab/>
        <w:t>Scottish Government. Coronavirus (COVID-19): modelling the epidemic [Internet]. Available from: https://www.gov.scot/collections/coronavirus-covid-19-modelling-the-epidemic/</w:t>
      </w:r>
    </w:p>
    <w:p w14:paraId="47C74567" w14:textId="77777777" w:rsidR="00BF094D" w:rsidRPr="00BF094D" w:rsidRDefault="00BF094D" w:rsidP="00BF094D">
      <w:pPr>
        <w:pStyle w:val="Bibliography"/>
      </w:pPr>
      <w:r w:rsidRPr="00BF094D">
        <w:t xml:space="preserve">62. </w:t>
      </w:r>
      <w:r w:rsidRPr="00BF094D">
        <w:tab/>
        <w:t xml:space="preserve">Cuomo AM. American crisis. 2020. </w:t>
      </w:r>
    </w:p>
    <w:p w14:paraId="42BE49C6" w14:textId="77777777" w:rsidR="00BF094D" w:rsidRPr="00BF094D" w:rsidRDefault="00BF094D" w:rsidP="00BF094D">
      <w:pPr>
        <w:pStyle w:val="Bibliography"/>
      </w:pPr>
      <w:r w:rsidRPr="00BF094D">
        <w:t xml:space="preserve">63. </w:t>
      </w:r>
      <w:r w:rsidRPr="00BF094D">
        <w:tab/>
        <w:t>Rahmandad H, Lim TY, Sterman J. Estimating COVID-19 under-reporting across 86 nations: implications for projections and control [Internet]. Epidemiology; 2020 Jun [cited 2020 Sep 16]. Available from: http://medrxiv.org/lookup/doi/10.1101/2020.06.24.20139451</w:t>
      </w:r>
    </w:p>
    <w:p w14:paraId="75FEF8FA" w14:textId="18380D51"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73147268" w:rsidR="00745FA8" w:rsidRPr="00690DCA" w:rsidRDefault="00690DCA" w:rsidP="00D93DC3">
      <w:pPr>
        <w:pBdr>
          <w:top w:val="nil"/>
          <w:left w:val="nil"/>
          <w:bottom w:val="nil"/>
          <w:right w:val="nil"/>
          <w:between w:val="nil"/>
        </w:pBdr>
        <w:jc w:val="center"/>
        <w:rPr>
          <w:i/>
          <w:iCs/>
          <w:sz w:val="18"/>
          <w:szCs w:val="18"/>
        </w:rPr>
      </w:pPr>
      <w:r w:rsidRPr="00690DCA">
        <w:rPr>
          <w:i/>
          <w:iCs/>
          <w:sz w:val="18"/>
          <w:szCs w:val="18"/>
        </w:rPr>
        <w:lastRenderedPageBreak/>
        <w:t>Supplementary Table</w:t>
      </w:r>
      <w:r w:rsidR="00745FA8" w:rsidRPr="00690DCA">
        <w:rPr>
          <w:i/>
          <w:iCs/>
          <w:sz w:val="18"/>
          <w:szCs w:val="18"/>
        </w:rPr>
        <w:t xml:space="preserve"> </w:t>
      </w:r>
      <w:r w:rsidR="000578E9" w:rsidRPr="00690DCA">
        <w:rPr>
          <w:i/>
          <w:iCs/>
          <w:sz w:val="18"/>
          <w:szCs w:val="18"/>
        </w:rPr>
        <w:t>S</w:t>
      </w:r>
      <w:r w:rsidR="00E8318A" w:rsidRPr="00690DCA">
        <w:rPr>
          <w:i/>
          <w:iCs/>
          <w:sz w:val="18"/>
          <w:szCs w:val="18"/>
        </w:rPr>
        <w:t>1</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B007F7"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B007F7" w:rsidP="00D93DC3">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w:t>
      </w:r>
      <w:proofErr w:type="spellStart"/>
      <w:r w:rsidR="00745FA8" w:rsidRPr="00D93DC3">
        <w:rPr>
          <w:sz w:val="18"/>
          <w:szCs w:val="18"/>
        </w:rPr>
        <w:t>th</w:t>
      </w:r>
      <w:proofErr w:type="spellEnd"/>
      <w:r w:rsidR="00745FA8" w:rsidRPr="00D93DC3">
        <w:rPr>
          <w:sz w:val="18"/>
          <w:szCs w:val="18"/>
        </w:rPr>
        <w:t xml:space="preserve"> higher levels of symptoms.</w:t>
      </w:r>
    </w:p>
    <w:p w14:paraId="48CA6611" w14:textId="579C7FEF" w:rsidR="00745FA8" w:rsidRPr="009450D8" w:rsidRDefault="00745FA8" w:rsidP="009450D8">
      <w:pPr>
        <w:pStyle w:val="ListParagraph"/>
        <w:numPr>
          <w:ilvl w:val="0"/>
          <w:numId w:val="11"/>
        </w:numPr>
        <w:pBdr>
          <w:top w:val="nil"/>
          <w:left w:val="nil"/>
          <w:bottom w:val="nil"/>
          <w:right w:val="nil"/>
          <w:between w:val="nil"/>
        </w:pBdr>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B007F7" w:rsidP="00745FA8">
      <w:pPr>
        <w:pStyle w:val="ListParagraph"/>
        <w:numPr>
          <w:ilvl w:val="0"/>
          <w:numId w:val="11"/>
        </w:numPr>
        <w:pBdr>
          <w:top w:val="nil"/>
          <w:left w:val="nil"/>
          <w:bottom w:val="nil"/>
          <w:right w:val="nil"/>
          <w:between w:val="nil"/>
        </w:pBdr>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w:t>
      </w:r>
      <w:proofErr w:type="spellStart"/>
      <w:r w:rsidR="00745FA8" w:rsidRPr="009D2AAD">
        <w:rPr>
          <w:sz w:val="18"/>
          <w:szCs w:val="18"/>
        </w:rPr>
        <w:t>ple</w:t>
      </w:r>
      <w:proofErr w:type="spellEnd"/>
      <w:r w:rsidR="00745FA8" w:rsidRPr="009D2AAD">
        <w:rPr>
          <w:sz w:val="18"/>
          <w:szCs w:val="18"/>
        </w:rPr>
        <w:t xml:space="preserve">. Consequently, they are assumed to recover faster than those with positive test results. </w:t>
      </w:r>
    </w:p>
    <w:p w14:paraId="70E04B1D" w14:textId="77777777" w:rsidR="004C371A" w:rsidRPr="009D2AAD" w:rsidRDefault="00B007F7" w:rsidP="004C371A">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43B07EB4" w14:textId="77777777" w:rsidR="00BF094D" w:rsidRPr="00BF094D" w:rsidRDefault="00ED2811" w:rsidP="00BF094D">
      <w:pPr>
        <w:pStyle w:val="Bibliography"/>
        <w:rPr>
          <w:sz w:val="18"/>
        </w:rPr>
      </w:pPr>
      <w:r w:rsidRPr="00ED2811">
        <w:rPr>
          <w:sz w:val="18"/>
          <w:szCs w:val="18"/>
        </w:rPr>
        <w:t xml:space="preserve">Supplementary </w:t>
      </w:r>
      <w:r w:rsidR="004031A8" w:rsidRPr="00ED2811">
        <w:rPr>
          <w:sz w:val="18"/>
          <w:szCs w:val="18"/>
        </w:rPr>
        <w:t xml:space="preserve">Table </w:t>
      </w:r>
      <w:r w:rsidR="00BB34A6" w:rsidRPr="00ED2811">
        <w:rPr>
          <w:sz w:val="18"/>
          <w:szCs w:val="18"/>
        </w:rPr>
        <w:t>S</w:t>
      </w:r>
      <w:r w:rsidR="004031A8" w:rsidRPr="00ED2811">
        <w:rPr>
          <w:sz w:val="18"/>
          <w:szCs w:val="18"/>
        </w:rPr>
        <w:fldChar w:fldCharType="begin"/>
      </w:r>
      <w:r w:rsidR="004031A8" w:rsidRPr="00ED2811">
        <w:rPr>
          <w:sz w:val="18"/>
          <w:szCs w:val="18"/>
        </w:rPr>
        <w:instrText xml:space="preserve"> SEQ Table \* ARABIC </w:instrText>
      </w:r>
      <w:r w:rsidR="004031A8" w:rsidRPr="00ED2811">
        <w:rPr>
          <w:sz w:val="18"/>
          <w:szCs w:val="18"/>
        </w:rPr>
        <w:fldChar w:fldCharType="separate"/>
      </w:r>
      <w:r w:rsidR="00BF094D" w:rsidRPr="00BF094D">
        <w:rPr>
          <w:sz w:val="18"/>
        </w:rPr>
        <w:t xml:space="preserve">1. </w:t>
      </w:r>
      <w:r w:rsidR="00BF094D" w:rsidRPr="00BF094D">
        <w:rPr>
          <w:sz w:val="18"/>
        </w:rPr>
        <w:tab/>
        <w:t>Mayo Clinic. Coronavirus disease 2019 (COVID-19)—Symptoms and causes [Internet]. 2020 [cited 2020 May 21]. Available from: https://www.mayoclinic.org/diseases-conditions/coronavirus/symptoms-causes/syc-20479963</w:t>
      </w:r>
    </w:p>
    <w:p w14:paraId="64F9964E" w14:textId="77777777" w:rsidR="00BF094D" w:rsidRPr="00BF094D" w:rsidRDefault="00BF094D" w:rsidP="00BF094D">
      <w:pPr>
        <w:pStyle w:val="Bibliography"/>
        <w:rPr>
          <w:sz w:val="18"/>
        </w:rPr>
      </w:pPr>
      <w:r w:rsidRPr="00BF094D">
        <w:rPr>
          <w:sz w:val="18"/>
        </w:rPr>
        <w:t xml:space="preserve">2. </w:t>
      </w:r>
      <w:r w:rsidRPr="00BF094D">
        <w:rPr>
          <w:sz w:val="18"/>
        </w:rPr>
        <w:tab/>
        <w:t>Wikipedia. Coronavirus disease 2019 [Internet]. [cited 2020 Aug 3]. Available from: https://en.wikipedia.org/wiki/Coronavirus_disease_2019</w:t>
      </w:r>
    </w:p>
    <w:p w14:paraId="56082326" w14:textId="77777777" w:rsidR="00BF094D" w:rsidRPr="00BF094D" w:rsidRDefault="00BF094D" w:rsidP="00BF094D">
      <w:pPr>
        <w:pStyle w:val="Bibliography"/>
        <w:rPr>
          <w:sz w:val="18"/>
        </w:rPr>
      </w:pPr>
      <w:r w:rsidRPr="00BF094D">
        <w:rPr>
          <w:sz w:val="18"/>
        </w:rPr>
        <w:t xml:space="preserve">3. </w:t>
      </w:r>
      <w:r w:rsidRPr="00BF094D">
        <w:rPr>
          <w:sz w:val="18"/>
        </w:rPr>
        <w:tab/>
        <w:t>Aiyar S. Covid-19 has exposed India’s failure to deliver even the most basic obligations to its people [Internet]. CNN. 2020 [cited 2020 Aug 3]. Available from: https://www.cnn.com/2020/07/18/opinions/india-coronavirus-failures-opinion-intl-hnk/index.html</w:t>
      </w:r>
    </w:p>
    <w:p w14:paraId="11394977" w14:textId="77777777" w:rsidR="00BF094D" w:rsidRPr="00BF094D" w:rsidRDefault="00BF094D" w:rsidP="00BF094D">
      <w:pPr>
        <w:pStyle w:val="Bibliography"/>
        <w:rPr>
          <w:sz w:val="18"/>
        </w:rPr>
      </w:pPr>
      <w:r w:rsidRPr="00BF094D">
        <w:rPr>
          <w:sz w:val="18"/>
        </w:rPr>
        <w:t xml:space="preserve">4. </w:t>
      </w:r>
      <w:r w:rsidRPr="00BF094D">
        <w:rPr>
          <w:sz w:val="18"/>
        </w:rPr>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5DC419D8" w14:textId="77777777" w:rsidR="00BF094D" w:rsidRPr="00BF094D" w:rsidRDefault="00BF094D" w:rsidP="00BF094D">
      <w:pPr>
        <w:pStyle w:val="Bibliography"/>
        <w:rPr>
          <w:sz w:val="18"/>
        </w:rPr>
      </w:pPr>
      <w:r w:rsidRPr="00BF094D">
        <w:rPr>
          <w:sz w:val="18"/>
        </w:rPr>
        <w:t xml:space="preserve">5. </w:t>
      </w:r>
      <w:r w:rsidRPr="00BF094D">
        <w:rPr>
          <w:sz w:val="18"/>
        </w:rPr>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4720557A" w14:textId="77777777" w:rsidR="00BF094D" w:rsidRPr="00BF094D" w:rsidRDefault="00BF094D" w:rsidP="00BF094D">
      <w:pPr>
        <w:pStyle w:val="Bibliography"/>
        <w:rPr>
          <w:sz w:val="18"/>
        </w:rPr>
      </w:pPr>
      <w:r w:rsidRPr="00BF094D">
        <w:rPr>
          <w:sz w:val="18"/>
        </w:rPr>
        <w:t xml:space="preserve">6. </w:t>
      </w:r>
      <w:r w:rsidRPr="00BF094D">
        <w:rPr>
          <w:sz w:val="18"/>
        </w:rPr>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3E7BF346" w14:textId="77777777" w:rsidR="00BF094D" w:rsidRPr="00BF094D" w:rsidRDefault="00BF094D" w:rsidP="00BF094D">
      <w:pPr>
        <w:pStyle w:val="Bibliography"/>
        <w:rPr>
          <w:sz w:val="18"/>
        </w:rPr>
      </w:pPr>
      <w:r w:rsidRPr="00BF094D">
        <w:rPr>
          <w:sz w:val="18"/>
        </w:rPr>
        <w:t xml:space="preserve">7. </w:t>
      </w:r>
      <w:r w:rsidRPr="00BF094D">
        <w:rPr>
          <w:sz w:val="18"/>
        </w:rPr>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3430A8FC" w14:textId="77777777" w:rsidR="00BF094D" w:rsidRPr="00BF094D" w:rsidRDefault="00BF094D" w:rsidP="00BF094D">
      <w:pPr>
        <w:pStyle w:val="Bibliography"/>
        <w:rPr>
          <w:sz w:val="18"/>
        </w:rPr>
      </w:pPr>
      <w:r w:rsidRPr="00BF094D">
        <w:rPr>
          <w:sz w:val="18"/>
        </w:rPr>
        <w:t xml:space="preserve">8. </w:t>
      </w:r>
      <w:r w:rsidRPr="00BF094D">
        <w:rPr>
          <w:sz w:val="18"/>
        </w:rPr>
        <w:tab/>
        <w:t xml:space="preserve">Tang L, Zhou Y, Wang L, Purkayastha S, Zhang L, He J, et al. A Review of Multi‐Compartment Infectious Disease Models. Int Stat Rev. 2020 Aug 3;insr.12402. </w:t>
      </w:r>
    </w:p>
    <w:p w14:paraId="49CF9C3F" w14:textId="77777777" w:rsidR="00BF094D" w:rsidRPr="00BF094D" w:rsidRDefault="00BF094D" w:rsidP="00BF094D">
      <w:pPr>
        <w:pStyle w:val="Bibliography"/>
        <w:rPr>
          <w:sz w:val="18"/>
        </w:rPr>
      </w:pPr>
      <w:r w:rsidRPr="00BF094D">
        <w:rPr>
          <w:sz w:val="18"/>
        </w:rPr>
        <w:t xml:space="preserve">9. </w:t>
      </w:r>
      <w:r w:rsidRPr="00BF094D">
        <w:rPr>
          <w:sz w:val="18"/>
        </w:rPr>
        <w:tab/>
        <w:t xml:space="preserve">Kermack WO, McKendrick AG. Contributions to the mathematical theory of epidemics—I. Bull Math Biol. 1991 Mar;53(1–2):33–55. </w:t>
      </w:r>
    </w:p>
    <w:p w14:paraId="3CA9E86A" w14:textId="77777777" w:rsidR="00BF094D" w:rsidRPr="00BF094D" w:rsidRDefault="00BF094D" w:rsidP="00BF094D">
      <w:pPr>
        <w:pStyle w:val="Bibliography"/>
        <w:rPr>
          <w:sz w:val="18"/>
        </w:rPr>
      </w:pPr>
      <w:r w:rsidRPr="00BF094D">
        <w:rPr>
          <w:sz w:val="18"/>
        </w:rPr>
        <w:t xml:space="preserve">10. </w:t>
      </w:r>
      <w:r w:rsidRPr="00BF094D">
        <w:rPr>
          <w:sz w:val="18"/>
        </w:rPr>
        <w:tab/>
        <w:t>Song PX, Wang L, Zhou Y, He J, Zhu B, Wang F, et al. An epidemiological forecast model and software assessing interventions on COVID-19 epidemic in China. medRxiv [Internet]. 2020; Available from: https://www.medrxiv.org/content/10.1101/2020.02.29.20029421v1</w:t>
      </w:r>
    </w:p>
    <w:p w14:paraId="5D4607F1" w14:textId="77777777" w:rsidR="00BF094D" w:rsidRPr="00BF094D" w:rsidRDefault="00BF094D" w:rsidP="00BF094D">
      <w:pPr>
        <w:pStyle w:val="Bibliography"/>
        <w:rPr>
          <w:sz w:val="18"/>
        </w:rPr>
      </w:pPr>
      <w:r w:rsidRPr="00BF094D">
        <w:rPr>
          <w:sz w:val="18"/>
        </w:rPr>
        <w:t xml:space="preserve">11. </w:t>
      </w:r>
      <w:r w:rsidRPr="00BF094D">
        <w:rPr>
          <w:sz w:val="18"/>
        </w:rPr>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62AB95CB" w14:textId="77777777" w:rsidR="00BF094D" w:rsidRPr="00BF094D" w:rsidRDefault="00BF094D" w:rsidP="00BF094D">
      <w:pPr>
        <w:pStyle w:val="Bibliography"/>
        <w:rPr>
          <w:sz w:val="18"/>
        </w:rPr>
      </w:pPr>
      <w:r w:rsidRPr="00BF094D">
        <w:rPr>
          <w:sz w:val="18"/>
        </w:rPr>
        <w:lastRenderedPageBreak/>
        <w:t xml:space="preserve">12. </w:t>
      </w:r>
      <w:r w:rsidRPr="00BF094D">
        <w:rPr>
          <w:sz w:val="18"/>
        </w:rPr>
        <w:tab/>
        <w:t xml:space="preserve">Wu JT, Leung K, Leung GM. Nowcasting and forecasting the potential domestic and international spread of the 2019-nCoV outbreak originating in Wuhan, China: a modelling study. The Lancet. 2020 Feb;395(10225):689–97. </w:t>
      </w:r>
    </w:p>
    <w:p w14:paraId="6B9E8681" w14:textId="77777777" w:rsidR="00BF094D" w:rsidRPr="00BF094D" w:rsidRDefault="00BF094D" w:rsidP="00BF094D">
      <w:pPr>
        <w:pStyle w:val="Bibliography"/>
        <w:rPr>
          <w:sz w:val="18"/>
        </w:rPr>
      </w:pPr>
      <w:r w:rsidRPr="00BF094D">
        <w:rPr>
          <w:sz w:val="18"/>
        </w:rPr>
        <w:t xml:space="preserve">13. </w:t>
      </w:r>
      <w:r w:rsidRPr="00BF094D">
        <w:rPr>
          <w:sz w:val="18"/>
        </w:rPr>
        <w:tab/>
        <w:t>Hao X, Cheng S, Wu D, Wu T, Lin X, Wang C. Reconstruction of the full transmission dynamics of COVID-19 in Wuhan. Nature [Internet]. 2020 Jul 16 [cited 2020 Aug 18]; Available from: http://www.nature.com/articles/s41586-020-2554-8</w:t>
      </w:r>
    </w:p>
    <w:p w14:paraId="3B9AE312" w14:textId="77777777" w:rsidR="00BF094D" w:rsidRPr="00BF094D" w:rsidRDefault="00BF094D" w:rsidP="00BF094D">
      <w:pPr>
        <w:pStyle w:val="Bibliography"/>
        <w:rPr>
          <w:sz w:val="18"/>
        </w:rPr>
      </w:pPr>
      <w:r w:rsidRPr="00BF094D">
        <w:rPr>
          <w:sz w:val="18"/>
        </w:rPr>
        <w:t xml:space="preserve">14. </w:t>
      </w:r>
      <w:r w:rsidRPr="00BF094D">
        <w:rPr>
          <w:sz w:val="18"/>
        </w:rPr>
        <w:tab/>
        <w:t xml:space="preserve">Bai Y, Yao L, Wei T, Tian F, Jin D-Y, Chen L, et al. Presumed Asymptomatic Carrier Transmission of COVID-19. JAMA. 2020 Apr 14;323(14):1406. </w:t>
      </w:r>
    </w:p>
    <w:p w14:paraId="40060C12" w14:textId="77777777" w:rsidR="00BF094D" w:rsidRPr="00BF094D" w:rsidRDefault="00BF094D" w:rsidP="00BF094D">
      <w:pPr>
        <w:pStyle w:val="Bibliography"/>
        <w:rPr>
          <w:sz w:val="18"/>
        </w:rPr>
      </w:pPr>
      <w:r w:rsidRPr="00BF094D">
        <w:rPr>
          <w:sz w:val="18"/>
        </w:rPr>
        <w:t xml:space="preserve">15. </w:t>
      </w:r>
      <w:r w:rsidRPr="00BF094D">
        <w:rPr>
          <w:sz w:val="18"/>
        </w:rPr>
        <w:tab/>
        <w:t xml:space="preserve">Tong Z-D, Tang A, Li K-F, Li P, Wang H-L, Yi J-P, et al. Potential Presymptomatic Transmission of SARS-CoV-2, Zhejiang Province, China, 2020. Emerg Infect Dis. 2020 May;26(5):1052–4. </w:t>
      </w:r>
    </w:p>
    <w:p w14:paraId="4309E2E9" w14:textId="77777777" w:rsidR="00BF094D" w:rsidRPr="00BF094D" w:rsidRDefault="00BF094D" w:rsidP="00BF094D">
      <w:pPr>
        <w:pStyle w:val="Bibliography"/>
        <w:rPr>
          <w:sz w:val="18"/>
        </w:rPr>
      </w:pPr>
      <w:r w:rsidRPr="00BF094D">
        <w:rPr>
          <w:sz w:val="18"/>
        </w:rPr>
        <w:t xml:space="preserve">16. </w:t>
      </w:r>
      <w:r w:rsidRPr="00BF094D">
        <w:rPr>
          <w:sz w:val="18"/>
        </w:rPr>
        <w:tab/>
        <w:t xml:space="preserve">Bertozzi AL, Franco E, Mohler G, Short MB, Sledge D. The challenges of modeling and forecasting the spread of COVID-19. Proc Natl Acad Sci. 2020 Jul 2;202006520. </w:t>
      </w:r>
    </w:p>
    <w:p w14:paraId="6D52CC59" w14:textId="77777777" w:rsidR="00BF094D" w:rsidRPr="00BF094D" w:rsidRDefault="00BF094D" w:rsidP="00BF094D">
      <w:pPr>
        <w:pStyle w:val="Bibliography"/>
        <w:rPr>
          <w:sz w:val="18"/>
        </w:rPr>
      </w:pPr>
      <w:r w:rsidRPr="00BF094D">
        <w:rPr>
          <w:sz w:val="18"/>
        </w:rPr>
        <w:t xml:space="preserve">17. </w:t>
      </w:r>
      <w:r w:rsidRPr="00BF094D">
        <w:rPr>
          <w:sz w:val="18"/>
        </w:rPr>
        <w:tab/>
        <w:t>Unwin HJT, Mishra S, Bradley VC, Gandy A, Mellan TA, Coupland H, et al. State-level tracking of COVID-19 in the United States [Internet]. Public and Global Health; 2020 Jul [cited 2020 Sep 16]. Available from: http://medrxiv.org/lookup/doi/10.1101/2020.07.13.20152355</w:t>
      </w:r>
    </w:p>
    <w:p w14:paraId="1C766C05" w14:textId="77777777" w:rsidR="00BF094D" w:rsidRPr="00BF094D" w:rsidRDefault="00BF094D" w:rsidP="00BF094D">
      <w:pPr>
        <w:pStyle w:val="Bibliography"/>
        <w:rPr>
          <w:sz w:val="18"/>
        </w:rPr>
      </w:pPr>
      <w:r w:rsidRPr="00BF094D">
        <w:rPr>
          <w:sz w:val="18"/>
        </w:rPr>
        <w:t xml:space="preserve">18. </w:t>
      </w:r>
      <w:r w:rsidRPr="00BF094D">
        <w:rPr>
          <w:sz w:val="18"/>
        </w:rPr>
        <w:tab/>
        <w:t>Mellan TA, Hoeltgebaum HH, Mishra S, Whittaker C, Schnekenberg RP, Gandy A, et al. Subnational analysis of the COVID-19 epidemic in Brazil [Internet]. Epidemiology; 2020 May [cited 2020 Sep 16]. Available from: http://medrxiv.org/lookup/doi/10.1101/2020.05.09.20096701</w:t>
      </w:r>
    </w:p>
    <w:p w14:paraId="061AAEB2" w14:textId="77777777" w:rsidR="00BF094D" w:rsidRPr="00BF094D" w:rsidRDefault="00BF094D" w:rsidP="00BF094D">
      <w:pPr>
        <w:pStyle w:val="Bibliography"/>
        <w:rPr>
          <w:sz w:val="18"/>
        </w:rPr>
      </w:pPr>
      <w:r w:rsidRPr="00BF094D">
        <w:rPr>
          <w:sz w:val="18"/>
        </w:rPr>
        <w:t xml:space="preserve">19. </w:t>
      </w:r>
      <w:r w:rsidRPr="00BF094D">
        <w:rPr>
          <w:sz w:val="18"/>
        </w:rPr>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48ACA2F4" w14:textId="77777777" w:rsidR="00BF094D" w:rsidRPr="00BF094D" w:rsidRDefault="00BF094D" w:rsidP="00BF094D">
      <w:pPr>
        <w:pStyle w:val="Bibliography"/>
        <w:rPr>
          <w:sz w:val="18"/>
        </w:rPr>
      </w:pPr>
      <w:r w:rsidRPr="00BF094D">
        <w:rPr>
          <w:sz w:val="18"/>
        </w:rPr>
        <w:t xml:space="preserve">20. </w:t>
      </w:r>
      <w:r w:rsidRPr="00BF094D">
        <w:rPr>
          <w:sz w:val="18"/>
        </w:rPr>
        <w:tab/>
        <w:t xml:space="preserve">Lau H, Khosrawipour T, Kocbach P, Ichii H, Bania J, Khosrawipour V. Evaluating the massive underreporting and undertesting of COVID-19 cases in multiple global epicenters. Pulmonology. 2020 Jun;S253104372030129X. </w:t>
      </w:r>
    </w:p>
    <w:p w14:paraId="21F43EA3" w14:textId="77777777" w:rsidR="00BF094D" w:rsidRPr="00BF094D" w:rsidRDefault="00BF094D" w:rsidP="00BF094D">
      <w:pPr>
        <w:pStyle w:val="Bibliography"/>
        <w:rPr>
          <w:sz w:val="18"/>
        </w:rPr>
      </w:pPr>
      <w:r w:rsidRPr="00BF094D">
        <w:rPr>
          <w:sz w:val="18"/>
        </w:rPr>
        <w:t xml:space="preserve">21. </w:t>
      </w:r>
      <w:r w:rsidRPr="00BF094D">
        <w:rPr>
          <w:sz w:val="18"/>
        </w:rPr>
        <w:tab/>
        <w:t xml:space="preserve">Bhardwaj R. A Predictive Model for the Evolution of COVID-19. Trans Indian Natl Acad Eng. 2020 Jun;5(2):133–40. </w:t>
      </w:r>
    </w:p>
    <w:p w14:paraId="3213BE72" w14:textId="77777777" w:rsidR="00BF094D" w:rsidRPr="00BF094D" w:rsidRDefault="00BF094D" w:rsidP="00BF094D">
      <w:pPr>
        <w:pStyle w:val="Bibliography"/>
        <w:rPr>
          <w:sz w:val="18"/>
        </w:rPr>
      </w:pPr>
      <w:r w:rsidRPr="00BF094D">
        <w:rPr>
          <w:sz w:val="18"/>
        </w:rPr>
        <w:t xml:space="preserve">22. </w:t>
      </w:r>
      <w:r w:rsidRPr="00BF094D">
        <w:rPr>
          <w:sz w:val="18"/>
        </w:rPr>
        <w:tab/>
        <w:t xml:space="preserve">Butcher JC. Numerical methods for ordinary differential equations. 2nd ed. Chichester, England ; Hoboken, NJ: Wiley; 2008. 463 p. </w:t>
      </w:r>
    </w:p>
    <w:p w14:paraId="3A7DDCFA" w14:textId="77777777" w:rsidR="00BF094D" w:rsidRPr="00BF094D" w:rsidRDefault="00BF094D" w:rsidP="00BF094D">
      <w:pPr>
        <w:pStyle w:val="Bibliography"/>
        <w:rPr>
          <w:sz w:val="18"/>
        </w:rPr>
      </w:pPr>
      <w:r w:rsidRPr="00BF094D">
        <w:rPr>
          <w:sz w:val="18"/>
        </w:rPr>
        <w:t xml:space="preserve">23. </w:t>
      </w:r>
      <w:r w:rsidRPr="00BF094D">
        <w:rPr>
          <w:sz w:val="18"/>
        </w:rPr>
        <w:tab/>
        <w:t xml:space="preserve">Liu Y, Gayle AA, Wilder-Smith A, Rocklöv J. The reproductive number of COVID-19 is higher compared to SARS coronavirus. J Travel Med. 2020 Mar 13;27(2):taaa021. </w:t>
      </w:r>
    </w:p>
    <w:p w14:paraId="09933A31" w14:textId="77777777" w:rsidR="00BF094D" w:rsidRPr="00BF094D" w:rsidRDefault="00BF094D" w:rsidP="00BF094D">
      <w:pPr>
        <w:pStyle w:val="Bibliography"/>
        <w:rPr>
          <w:sz w:val="18"/>
        </w:rPr>
      </w:pPr>
      <w:r w:rsidRPr="00BF094D">
        <w:rPr>
          <w:sz w:val="18"/>
        </w:rPr>
        <w:t xml:space="preserve">24. </w:t>
      </w:r>
      <w:r w:rsidRPr="00BF094D">
        <w:rPr>
          <w:sz w:val="18"/>
        </w:rPr>
        <w:tab/>
        <w:t xml:space="preserve">Cori A, Ferguson NM, Fraser C, Cauchemez S. A New Framework and Software to Estimate Time-Varying Reproduction Numbers During Epidemics. Am J Epidemiol. 2013 Nov 1;178(9):1505–12. </w:t>
      </w:r>
    </w:p>
    <w:p w14:paraId="702C1555" w14:textId="77777777" w:rsidR="00BF094D" w:rsidRPr="00BF094D" w:rsidRDefault="00BF094D" w:rsidP="00BF094D">
      <w:pPr>
        <w:pStyle w:val="Bibliography"/>
        <w:rPr>
          <w:sz w:val="18"/>
        </w:rPr>
      </w:pPr>
      <w:r w:rsidRPr="00BF094D">
        <w:rPr>
          <w:sz w:val="18"/>
        </w:rPr>
        <w:t xml:space="preserve">25. </w:t>
      </w:r>
      <w:r w:rsidRPr="00BF094D">
        <w:rPr>
          <w:sz w:val="18"/>
        </w:rPr>
        <w:tab/>
        <w:t xml:space="preserve">Verity R, Okell LC, Dorigatti I, Winskill P, Whittaker C, Imai N, et al. Estimates of the severity of coronavirus disease 2019: a model-based analysis. Lancet Infect Dis. 2020 Jun;20(6):669–77. </w:t>
      </w:r>
    </w:p>
    <w:p w14:paraId="663B4C2C" w14:textId="77777777" w:rsidR="00BF094D" w:rsidRPr="00BF094D" w:rsidRDefault="00BF094D" w:rsidP="00BF094D">
      <w:pPr>
        <w:pStyle w:val="Bibliography"/>
        <w:rPr>
          <w:sz w:val="18"/>
        </w:rPr>
      </w:pPr>
      <w:r w:rsidRPr="00BF094D">
        <w:rPr>
          <w:sz w:val="18"/>
        </w:rPr>
        <w:t xml:space="preserve">26. </w:t>
      </w:r>
      <w:r w:rsidRPr="00BF094D">
        <w:rPr>
          <w:sz w:val="18"/>
        </w:rPr>
        <w:tab/>
        <w:t xml:space="preserve">Plummer M. rjags: Bayesian graphical models using MCMC. R Package Version. 2016;4(6). </w:t>
      </w:r>
    </w:p>
    <w:p w14:paraId="0BE61C37" w14:textId="77777777" w:rsidR="00BF094D" w:rsidRPr="00BF094D" w:rsidRDefault="00BF094D" w:rsidP="00BF094D">
      <w:pPr>
        <w:pStyle w:val="Bibliography"/>
        <w:rPr>
          <w:sz w:val="18"/>
        </w:rPr>
      </w:pPr>
      <w:r w:rsidRPr="00BF094D">
        <w:rPr>
          <w:sz w:val="18"/>
        </w:rPr>
        <w:lastRenderedPageBreak/>
        <w:t xml:space="preserve">27. </w:t>
      </w:r>
      <w:r w:rsidRPr="00BF094D">
        <w:rPr>
          <w:sz w:val="18"/>
        </w:rPr>
        <w:tab/>
        <w:t xml:space="preserve">Li R, Pei S, Chen B, Song Y, Zhang T, Yang W, et al. Substantial undocumented infection facilitates the rapid dissemination of novel coronavirus (SARS-CoV-2). Science. 2020 May 1;368(6490):489–93. </w:t>
      </w:r>
    </w:p>
    <w:p w14:paraId="15D5107F" w14:textId="77777777" w:rsidR="00BF094D" w:rsidRPr="00BF094D" w:rsidRDefault="00BF094D" w:rsidP="00BF094D">
      <w:pPr>
        <w:pStyle w:val="Bibliography"/>
        <w:rPr>
          <w:sz w:val="18"/>
        </w:rPr>
      </w:pPr>
      <w:r w:rsidRPr="00BF094D">
        <w:rPr>
          <w:sz w:val="18"/>
        </w:rPr>
        <w:t xml:space="preserve">28. </w:t>
      </w:r>
      <w:r w:rsidRPr="00BF094D">
        <w:rPr>
          <w:sz w:val="18"/>
        </w:rPr>
        <w:tab/>
        <w:t xml:space="preserve">He X, Lau EHY, Wu P, Deng X, Wang J, Hao X, et al. Temporal dynamics in viral shedding and transmissibility of COVID-19. Nat Med. 2020 May;26(5):672–5. </w:t>
      </w:r>
    </w:p>
    <w:p w14:paraId="29E6998D" w14:textId="77777777" w:rsidR="00BF094D" w:rsidRPr="00BF094D" w:rsidRDefault="00BF094D" w:rsidP="00BF094D">
      <w:pPr>
        <w:pStyle w:val="Bibliography"/>
        <w:rPr>
          <w:sz w:val="18"/>
        </w:rPr>
      </w:pPr>
      <w:r w:rsidRPr="00BF094D">
        <w:rPr>
          <w:sz w:val="18"/>
        </w:rPr>
        <w:t xml:space="preserve">29. </w:t>
      </w:r>
      <w:r w:rsidRPr="00BF094D">
        <w:rPr>
          <w:sz w:val="18"/>
        </w:rPr>
        <w:tab/>
        <w:t xml:space="preserve">Li Q, Guan X, Wu P, Wang X, Zhou L, Tong Y, et al. Early Transmission Dynamics in Wuhan, China, of Novel Coronavirus–Infected Pneumonia. N Engl J Med. 2020 Mar 26;382(13):1199–207. </w:t>
      </w:r>
    </w:p>
    <w:p w14:paraId="0E9D7FA8" w14:textId="77777777" w:rsidR="00BF094D" w:rsidRPr="00BF094D" w:rsidRDefault="00BF094D" w:rsidP="00BF094D">
      <w:pPr>
        <w:pStyle w:val="Bibliography"/>
        <w:rPr>
          <w:sz w:val="18"/>
        </w:rPr>
      </w:pPr>
      <w:r w:rsidRPr="00BF094D">
        <w:rPr>
          <w:sz w:val="18"/>
        </w:rPr>
        <w:t xml:space="preserve">30. </w:t>
      </w:r>
      <w:r w:rsidRPr="00BF094D">
        <w:rPr>
          <w:sz w:val="18"/>
        </w:rPr>
        <w:tab/>
        <w:t xml:space="preserve">Ferretti L, Wymant C, Kendall M, Zhao L, Nurtay A, Abeler-Dörner L, et al. Quantifying SARS-CoV-2 transmission suggests epidemic control with digital contact tracing. Science. 2020 May 8;368(6491):eabb6936. </w:t>
      </w:r>
    </w:p>
    <w:p w14:paraId="4B3703CE" w14:textId="77777777" w:rsidR="00BF094D" w:rsidRPr="00BF094D" w:rsidRDefault="00BF094D" w:rsidP="00BF094D">
      <w:pPr>
        <w:pStyle w:val="Bibliography"/>
        <w:rPr>
          <w:sz w:val="18"/>
        </w:rPr>
      </w:pPr>
      <w:r w:rsidRPr="00BF094D">
        <w:rPr>
          <w:sz w:val="18"/>
        </w:rPr>
        <w:t xml:space="preserve">31. </w:t>
      </w:r>
      <w:r w:rsidRPr="00BF094D">
        <w:rPr>
          <w:sz w:val="18"/>
        </w:rPr>
        <w:tab/>
        <w:t xml:space="preserve">Mishra V, Burma A, Das S, Parivallal M, Amudhan S, Rao G. COVID-19-Hospitalized Patients in Karnataka: Survival and Stay Characteristics. Indian J Public Health. 2020;64(6):221. </w:t>
      </w:r>
    </w:p>
    <w:p w14:paraId="1899E362" w14:textId="77777777" w:rsidR="00BF094D" w:rsidRPr="00BF094D" w:rsidRDefault="00BF094D" w:rsidP="00BF094D">
      <w:pPr>
        <w:pStyle w:val="Bibliography"/>
        <w:rPr>
          <w:sz w:val="18"/>
        </w:rPr>
      </w:pPr>
      <w:r w:rsidRPr="00BF094D">
        <w:rPr>
          <w:sz w:val="18"/>
        </w:rPr>
        <w:t xml:space="preserve">32. </w:t>
      </w:r>
      <w:r w:rsidRPr="00BF094D">
        <w:rPr>
          <w:sz w:val="18"/>
        </w:rPr>
        <w:tab/>
        <w:t xml:space="preserve">Garg S, Kim L, Whitaker M, O’Halloran A, Cummings C, Holstein R, et al. Hospitalization Rates and Characteristics of Patients Hospitalized with Laboratory-Confirmed Coronavirus Disease 2019 — COVID-NET, 14 States, March 1–30, 2020. MMWR Morb Mortal Wkly Rep. 2020 Apr 17;69(15):458–64. </w:t>
      </w:r>
    </w:p>
    <w:p w14:paraId="62B4EF81" w14:textId="77777777" w:rsidR="00BF094D" w:rsidRPr="00BF094D" w:rsidRDefault="00BF094D" w:rsidP="00BF094D">
      <w:pPr>
        <w:pStyle w:val="Bibliography"/>
        <w:rPr>
          <w:sz w:val="18"/>
        </w:rPr>
      </w:pPr>
      <w:r w:rsidRPr="00BF094D">
        <w:rPr>
          <w:sz w:val="18"/>
        </w:rPr>
        <w:t xml:space="preserve">33. </w:t>
      </w:r>
      <w:r w:rsidRPr="00BF094D">
        <w:rPr>
          <w:sz w:val="18"/>
        </w:rPr>
        <w:tab/>
        <w:t xml:space="preserve">Wang D, Hu B, Hu C, Zhu F, Liu X, Zhang J, et al. Clinical Characteristics of 138 Hospitalized Patients With 2019 Novel Coronavirus–Infected Pneumonia in Wuhan, China. JAMA. 2020 Mar 17;323(11):1061. </w:t>
      </w:r>
    </w:p>
    <w:p w14:paraId="52551DF3" w14:textId="77777777" w:rsidR="00BF094D" w:rsidRPr="00BF094D" w:rsidRDefault="00BF094D" w:rsidP="00BF094D">
      <w:pPr>
        <w:pStyle w:val="Bibliography"/>
        <w:rPr>
          <w:sz w:val="18"/>
        </w:rPr>
      </w:pPr>
      <w:r w:rsidRPr="00BF094D">
        <w:rPr>
          <w:sz w:val="18"/>
        </w:rPr>
        <w:t xml:space="preserve">34. </w:t>
      </w:r>
      <w:r w:rsidRPr="00BF094D">
        <w:rPr>
          <w:sz w:val="18"/>
        </w:rPr>
        <w:tab/>
        <w:t>Rahmandad H, Lim TY, Sterman J. Estimating the Global Spread of COVID-19. SSRN Electron J [Internet]. 2020 [cited 2021 Mar 18]; Available from: https://www.ssrn.com/abstract=3635047</w:t>
      </w:r>
    </w:p>
    <w:p w14:paraId="266AD74F" w14:textId="77777777" w:rsidR="00BF094D" w:rsidRPr="00BF094D" w:rsidRDefault="00BF094D" w:rsidP="00BF094D">
      <w:pPr>
        <w:pStyle w:val="Bibliography"/>
        <w:rPr>
          <w:sz w:val="18"/>
        </w:rPr>
      </w:pPr>
      <w:r w:rsidRPr="00BF094D">
        <w:rPr>
          <w:sz w:val="18"/>
        </w:rPr>
        <w:t xml:space="preserve">35. </w:t>
      </w:r>
      <w:r w:rsidRPr="00BF094D">
        <w:rPr>
          <w:sz w:val="18"/>
        </w:rPr>
        <w:tab/>
        <w:t xml:space="preserve">Diekmann O, Heesterbeek JAP, Roberts MG. The construction of next-generation matrices for compartmental epidemic models. J R Soc Interface. 2010 Jun 6;7(47):873–85. </w:t>
      </w:r>
    </w:p>
    <w:p w14:paraId="6BD2B7FB" w14:textId="77777777" w:rsidR="00BF094D" w:rsidRPr="00BF094D" w:rsidRDefault="00BF094D" w:rsidP="00BF094D">
      <w:pPr>
        <w:pStyle w:val="Bibliography"/>
        <w:rPr>
          <w:sz w:val="18"/>
        </w:rPr>
      </w:pPr>
      <w:r w:rsidRPr="00BF094D">
        <w:rPr>
          <w:sz w:val="18"/>
        </w:rPr>
        <w:t xml:space="preserve">36. </w:t>
      </w:r>
      <w:r w:rsidRPr="00BF094D">
        <w:rPr>
          <w:sz w:val="18"/>
        </w:rPr>
        <w:tab/>
        <w:t>Robert CP, Casella G. Monte Carlo Statistical Methods [Internet]. New York, NY: Springer New York; 2004 [cited 2020 Aug 14]. (Springer Texts in Statistics). Available from: http://link.springer.com/10.1007/978-1-4757-4145-2</w:t>
      </w:r>
    </w:p>
    <w:p w14:paraId="0DE90090" w14:textId="77777777" w:rsidR="00BF094D" w:rsidRPr="00BF094D" w:rsidRDefault="00BF094D" w:rsidP="00BF094D">
      <w:pPr>
        <w:pStyle w:val="Bibliography"/>
        <w:rPr>
          <w:sz w:val="18"/>
        </w:rPr>
      </w:pPr>
      <w:r w:rsidRPr="00BF094D">
        <w:rPr>
          <w:sz w:val="18"/>
        </w:rPr>
        <w:t xml:space="preserve">37. </w:t>
      </w:r>
      <w:r w:rsidRPr="00BF094D">
        <w:rPr>
          <w:sz w:val="18"/>
        </w:rPr>
        <w:tab/>
        <w:t>Scott J, Gandy A, Mishra S, Unwin J, Flaxman S, Bhatt S. epidemia: Modeling of Epidemics using Hierarchical Bayesian Models [Internet]. 2020. Available from: https://imperialcollegelondon.github.io/epidemia/</w:t>
      </w:r>
    </w:p>
    <w:p w14:paraId="3EC748D6" w14:textId="77777777" w:rsidR="00BF094D" w:rsidRPr="00BF094D" w:rsidRDefault="00BF094D" w:rsidP="00BF094D">
      <w:pPr>
        <w:pStyle w:val="Bibliography"/>
        <w:rPr>
          <w:sz w:val="18"/>
        </w:rPr>
      </w:pPr>
      <w:r w:rsidRPr="00BF094D">
        <w:rPr>
          <w:sz w:val="18"/>
        </w:rPr>
        <w:t xml:space="preserve">38. </w:t>
      </w:r>
      <w:r w:rsidRPr="00BF094D">
        <w:rPr>
          <w:sz w:val="18"/>
        </w:rPr>
        <w:tab/>
        <w:t xml:space="preserve">Bi Q, Wu Y, Mei S, Ye C, Zou X, Zhang Z, et al. Epidemiology and transmission of COVID-19 in 391 cases and 1286 of their close contacts in Shenzhen, China: a retrospective cohort study. Lancet Infect Dis. 2020 Aug;20(8):911–9. </w:t>
      </w:r>
    </w:p>
    <w:p w14:paraId="7E42203E" w14:textId="77777777" w:rsidR="00BF094D" w:rsidRPr="00BF094D" w:rsidRDefault="00BF094D" w:rsidP="00BF094D">
      <w:pPr>
        <w:pStyle w:val="Bibliography"/>
        <w:rPr>
          <w:sz w:val="18"/>
        </w:rPr>
      </w:pPr>
      <w:r w:rsidRPr="00BF094D">
        <w:rPr>
          <w:sz w:val="18"/>
        </w:rPr>
        <w:t xml:space="preserve">39. </w:t>
      </w:r>
      <w:r w:rsidRPr="00BF094D">
        <w:rPr>
          <w:sz w:val="18"/>
        </w:rPr>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49DBD6F2" w14:textId="77777777" w:rsidR="00BF094D" w:rsidRPr="00BF094D" w:rsidRDefault="00BF094D" w:rsidP="00BF094D">
      <w:pPr>
        <w:pStyle w:val="Bibliography"/>
        <w:rPr>
          <w:sz w:val="18"/>
        </w:rPr>
      </w:pPr>
      <w:r w:rsidRPr="00BF094D">
        <w:rPr>
          <w:sz w:val="18"/>
        </w:rPr>
        <w:t xml:space="preserve">40. </w:t>
      </w:r>
      <w:r w:rsidRPr="00BF094D">
        <w:rPr>
          <w:sz w:val="18"/>
        </w:rPr>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11D1D576" w14:textId="77777777" w:rsidR="00BF094D" w:rsidRPr="00BF094D" w:rsidRDefault="00BF094D" w:rsidP="00BF094D">
      <w:pPr>
        <w:pStyle w:val="Bibliography"/>
        <w:rPr>
          <w:sz w:val="18"/>
        </w:rPr>
      </w:pPr>
      <w:r w:rsidRPr="00BF094D">
        <w:rPr>
          <w:sz w:val="18"/>
        </w:rPr>
        <w:lastRenderedPageBreak/>
        <w:t xml:space="preserve">41. </w:t>
      </w:r>
      <w:r w:rsidRPr="00BF094D">
        <w:rPr>
          <w:sz w:val="18"/>
        </w:rPr>
        <w:tab/>
        <w:t xml:space="preserve">Walker PGT, Whittaker C, Watson OJ, Baguelin M, Winskill P, Hamlet A, et al. The impact of COVID-19 and strategies for mitigation and suppression in low- and middle-income countries. Science. 2020 Jun 12;eabc0035. </w:t>
      </w:r>
    </w:p>
    <w:p w14:paraId="39F6D7A6" w14:textId="77777777" w:rsidR="00BF094D" w:rsidRPr="00BF094D" w:rsidRDefault="00BF094D" w:rsidP="00BF094D">
      <w:pPr>
        <w:pStyle w:val="Bibliography"/>
        <w:rPr>
          <w:sz w:val="18"/>
        </w:rPr>
      </w:pPr>
      <w:r w:rsidRPr="00BF094D">
        <w:rPr>
          <w:sz w:val="18"/>
        </w:rPr>
        <w:t xml:space="preserve">42. </w:t>
      </w:r>
      <w:r w:rsidRPr="00BF094D">
        <w:rPr>
          <w:sz w:val="18"/>
        </w:rPr>
        <w:tab/>
        <w:t xml:space="preserve">Carpenter B, Gelman A, Hoffman MD, Lee D, Goodrich B, Betancourt M, et al. </w:t>
      </w:r>
      <w:r w:rsidRPr="00BF094D">
        <w:rPr>
          <w:i/>
          <w:iCs/>
          <w:sz w:val="18"/>
        </w:rPr>
        <w:t>Stan</w:t>
      </w:r>
      <w:r w:rsidRPr="00BF094D">
        <w:rPr>
          <w:sz w:val="18"/>
        </w:rPr>
        <w:t> : A Probabilistic Programming Language. J Stat Softw [Internet]. 2017 [cited 2020 Aug 29];76(1). Available from: http://www.jstatsoft.org/v76/i01/</w:t>
      </w:r>
    </w:p>
    <w:p w14:paraId="4DBBD598" w14:textId="77777777" w:rsidR="00BF094D" w:rsidRPr="00BF094D" w:rsidRDefault="00BF094D" w:rsidP="00BF094D">
      <w:pPr>
        <w:pStyle w:val="Bibliography"/>
        <w:rPr>
          <w:sz w:val="18"/>
        </w:rPr>
      </w:pPr>
      <w:r w:rsidRPr="00BF094D">
        <w:rPr>
          <w:sz w:val="18"/>
        </w:rPr>
        <w:t xml:space="preserve">43. </w:t>
      </w:r>
      <w:r w:rsidRPr="00BF094D">
        <w:rPr>
          <w:sz w:val="18"/>
        </w:rPr>
        <w:tab/>
        <w:t>India C-19. Coronavirus Outbreak in India [Internet]. 2020 [cited 2020 May 21]. Available from: https://www.covid19india.org</w:t>
      </w:r>
    </w:p>
    <w:p w14:paraId="39FDFD57" w14:textId="77777777" w:rsidR="00BF094D" w:rsidRPr="00BF094D" w:rsidRDefault="00BF094D" w:rsidP="00BF094D">
      <w:pPr>
        <w:pStyle w:val="Bibliography"/>
        <w:rPr>
          <w:sz w:val="18"/>
        </w:rPr>
      </w:pPr>
      <w:r w:rsidRPr="00BF094D">
        <w:rPr>
          <w:sz w:val="18"/>
        </w:rPr>
        <w:t xml:space="preserve">44. </w:t>
      </w:r>
      <w:r w:rsidRPr="00BF094D">
        <w:rPr>
          <w:sz w:val="18"/>
        </w:rPr>
        <w:tab/>
        <w:t>Johns Hopkins University. COVID-19 Dashboard by the Center for Systems Science and Engineering (CSSE) at Johns Hopkins University (JHU) [Internet]. 2020 [cited 2020 May 21]. Available from: https://coronavirus.jhu.edu/map.html</w:t>
      </w:r>
    </w:p>
    <w:p w14:paraId="5FECB344" w14:textId="77777777" w:rsidR="00BF094D" w:rsidRPr="00BF094D" w:rsidRDefault="00BF094D" w:rsidP="00BF094D">
      <w:pPr>
        <w:pStyle w:val="Bibliography"/>
        <w:rPr>
          <w:sz w:val="18"/>
        </w:rPr>
      </w:pPr>
      <w:r w:rsidRPr="00BF094D">
        <w:rPr>
          <w:sz w:val="18"/>
        </w:rPr>
        <w:t xml:space="preserve">45. </w:t>
      </w:r>
      <w:r w:rsidRPr="00BF094D">
        <w:rPr>
          <w:sz w:val="18"/>
        </w:rPr>
        <w:tab/>
        <w:t xml:space="preserve">Lin LI-K. A Concordance Correlation Coefficient to Evaluate Reproducibility. Biometrics. 1989 Mar;45(1):255. </w:t>
      </w:r>
    </w:p>
    <w:p w14:paraId="16A62E8B" w14:textId="77777777" w:rsidR="00BF094D" w:rsidRPr="00BF094D" w:rsidRDefault="00BF094D" w:rsidP="00BF094D">
      <w:pPr>
        <w:pStyle w:val="Bibliography"/>
        <w:rPr>
          <w:sz w:val="18"/>
        </w:rPr>
      </w:pPr>
      <w:r w:rsidRPr="00BF094D">
        <w:rPr>
          <w:sz w:val="18"/>
        </w:rPr>
        <w:t xml:space="preserve">46. </w:t>
      </w:r>
      <w:r w:rsidRPr="00BF094D">
        <w:rPr>
          <w:sz w:val="18"/>
        </w:rPr>
        <w:tab/>
        <w:t>Group C-I-19 S. COVID-19 Outbreak in India [Internet]. 2020 [cited 2020 May 21]. Available from: https://umich-biostatistics.shinyapps.io/covid19/</w:t>
      </w:r>
    </w:p>
    <w:p w14:paraId="0054411F" w14:textId="77777777" w:rsidR="00BF094D" w:rsidRPr="00BF094D" w:rsidRDefault="00BF094D" w:rsidP="00BF094D">
      <w:pPr>
        <w:pStyle w:val="Bibliography"/>
        <w:rPr>
          <w:sz w:val="18"/>
        </w:rPr>
      </w:pPr>
      <w:r w:rsidRPr="00BF094D">
        <w:rPr>
          <w:sz w:val="18"/>
        </w:rPr>
        <w:t xml:space="preserve">47. </w:t>
      </w:r>
      <w:r w:rsidRPr="00BF094D">
        <w:rPr>
          <w:sz w:val="18"/>
        </w:rPr>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3B5305B3" w14:textId="77777777" w:rsidR="00BF094D" w:rsidRPr="00BF094D" w:rsidRDefault="00BF094D" w:rsidP="00BF094D">
      <w:pPr>
        <w:pStyle w:val="Bibliography"/>
        <w:rPr>
          <w:sz w:val="18"/>
        </w:rPr>
      </w:pPr>
      <w:r w:rsidRPr="00BF094D">
        <w:rPr>
          <w:sz w:val="18"/>
        </w:rPr>
        <w:t xml:space="preserve">48. </w:t>
      </w:r>
      <w:r w:rsidRPr="00BF094D">
        <w:rPr>
          <w:sz w:val="18"/>
        </w:rPr>
        <w:tab/>
        <w:t xml:space="preserve">Wangping J, Ke H, Yang S, Wenzhe C, Shengshu W, Shanshan Y, et al. Extended SIR Prediction of the Epidemics Trend of COVID-19 in Italy and Compared With Hunan, China. Front Med. 2020 May 6;7:169. </w:t>
      </w:r>
    </w:p>
    <w:p w14:paraId="7B0E69C9" w14:textId="77777777" w:rsidR="00BF094D" w:rsidRPr="00BF094D" w:rsidRDefault="00BF094D" w:rsidP="00BF094D">
      <w:pPr>
        <w:pStyle w:val="Bibliography"/>
        <w:rPr>
          <w:sz w:val="18"/>
        </w:rPr>
      </w:pPr>
      <w:r w:rsidRPr="00BF094D">
        <w:rPr>
          <w:sz w:val="18"/>
        </w:rPr>
        <w:t xml:space="preserve">49. </w:t>
      </w:r>
      <w:r w:rsidRPr="00BF094D">
        <w:rPr>
          <w:sz w:val="18"/>
        </w:rPr>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72FD305D" w14:textId="77777777" w:rsidR="00BF094D" w:rsidRPr="00BF094D" w:rsidRDefault="00BF094D" w:rsidP="00BF094D">
      <w:pPr>
        <w:pStyle w:val="Bibliography"/>
        <w:rPr>
          <w:sz w:val="18"/>
        </w:rPr>
      </w:pPr>
      <w:r w:rsidRPr="00BF094D">
        <w:rPr>
          <w:sz w:val="18"/>
        </w:rPr>
        <w:t xml:space="preserve">50. </w:t>
      </w:r>
      <w:r w:rsidRPr="00BF094D">
        <w:rPr>
          <w:sz w:val="18"/>
        </w:rPr>
        <w:tab/>
        <w:t xml:space="preserve">Enrique Amaro J, Dudouet J, Nicolás Orce J. Global analysis of the COVID-19 pandemic using simple epidemiological models. Appl Math Model. 2021 Feb;90:995–1008. </w:t>
      </w:r>
    </w:p>
    <w:p w14:paraId="763552CC" w14:textId="77777777" w:rsidR="00BF094D" w:rsidRPr="00BF094D" w:rsidRDefault="00BF094D" w:rsidP="00BF094D">
      <w:pPr>
        <w:pStyle w:val="Bibliography"/>
        <w:rPr>
          <w:sz w:val="18"/>
        </w:rPr>
      </w:pPr>
      <w:r w:rsidRPr="00BF094D">
        <w:rPr>
          <w:sz w:val="18"/>
        </w:rPr>
        <w:t xml:space="preserve">51. </w:t>
      </w:r>
      <w:r w:rsidRPr="00BF094D">
        <w:rPr>
          <w:sz w:val="18"/>
        </w:rPr>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76B6556A" w14:textId="77777777" w:rsidR="00BF094D" w:rsidRPr="00BF094D" w:rsidRDefault="00BF094D" w:rsidP="00BF094D">
      <w:pPr>
        <w:pStyle w:val="Bibliography"/>
        <w:rPr>
          <w:sz w:val="18"/>
        </w:rPr>
      </w:pPr>
      <w:r w:rsidRPr="00BF094D">
        <w:rPr>
          <w:sz w:val="18"/>
        </w:rPr>
        <w:t xml:space="preserve">52. </w:t>
      </w:r>
      <w:r w:rsidRPr="00BF094D">
        <w:rPr>
          <w:sz w:val="18"/>
        </w:rPr>
        <w:tab/>
        <w:t>Singh BC, Alom Z, Rahman MM, Baowaly MK, Azim MA. COVID-19 Pandemic Outbreak in the Subcontinent: A data-driven analysis. ArXiv200809803 Cs [Internet]. 2020 Aug 22 [cited 2021 Mar 19]; Available from: http://arxiv.org/abs/2008.09803</w:t>
      </w:r>
    </w:p>
    <w:p w14:paraId="4BF7C6B5" w14:textId="77777777" w:rsidR="00BF094D" w:rsidRPr="00BF094D" w:rsidRDefault="00BF094D" w:rsidP="00BF094D">
      <w:pPr>
        <w:pStyle w:val="Bibliography"/>
        <w:rPr>
          <w:sz w:val="18"/>
        </w:rPr>
      </w:pPr>
      <w:r w:rsidRPr="00BF094D">
        <w:rPr>
          <w:sz w:val="18"/>
        </w:rPr>
        <w:t xml:space="preserve">53. </w:t>
      </w:r>
      <w:r w:rsidRPr="00BF094D">
        <w:rPr>
          <w:sz w:val="18"/>
        </w:rPr>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7B8EE9B0" w14:textId="77777777" w:rsidR="00BF094D" w:rsidRPr="00BF094D" w:rsidRDefault="00BF094D" w:rsidP="00BF094D">
      <w:pPr>
        <w:pStyle w:val="Bibliography"/>
        <w:rPr>
          <w:sz w:val="18"/>
        </w:rPr>
      </w:pPr>
      <w:r w:rsidRPr="00BF094D">
        <w:rPr>
          <w:sz w:val="18"/>
        </w:rPr>
        <w:t xml:space="preserve">54. </w:t>
      </w:r>
      <w:r w:rsidRPr="00BF094D">
        <w:rPr>
          <w:sz w:val="18"/>
        </w:rPr>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34A80045" w14:textId="77777777" w:rsidR="00BF094D" w:rsidRPr="00BF094D" w:rsidRDefault="00BF094D" w:rsidP="00BF094D">
      <w:pPr>
        <w:pStyle w:val="Bibliography"/>
        <w:rPr>
          <w:sz w:val="18"/>
        </w:rPr>
      </w:pPr>
      <w:r w:rsidRPr="00BF094D">
        <w:rPr>
          <w:sz w:val="18"/>
        </w:rPr>
        <w:t xml:space="preserve">55. </w:t>
      </w:r>
      <w:r w:rsidRPr="00BF094D">
        <w:rPr>
          <w:sz w:val="18"/>
        </w:rPr>
        <w:tab/>
        <w:t xml:space="preserve">Vehtari A, Gelman A, Gabry J. Practical Bayesian model evaluation using leave-one-out cross-validation and WAIC. Stat Comput. 2017 Sep;27(5):1413–32. </w:t>
      </w:r>
    </w:p>
    <w:p w14:paraId="2C1F304F" w14:textId="77777777" w:rsidR="00BF094D" w:rsidRPr="00BF094D" w:rsidRDefault="00BF094D" w:rsidP="00BF094D">
      <w:pPr>
        <w:pStyle w:val="Bibliography"/>
        <w:rPr>
          <w:sz w:val="18"/>
        </w:rPr>
      </w:pPr>
      <w:r w:rsidRPr="00BF094D">
        <w:rPr>
          <w:sz w:val="18"/>
        </w:rPr>
        <w:lastRenderedPageBreak/>
        <w:t xml:space="preserve">56. </w:t>
      </w:r>
      <w:r w:rsidRPr="00BF094D">
        <w:rPr>
          <w:sz w:val="18"/>
        </w:rPr>
        <w:tab/>
        <w:t xml:space="preserve">Bürkner P-C, Gabry J, Vehtari A. Approximate leave-future-out cross-validation for Bayesian time series models. J Stat Comput Simul. 2020 Sep 21;90(14):2499–523. </w:t>
      </w:r>
    </w:p>
    <w:p w14:paraId="438D06FD" w14:textId="77777777" w:rsidR="00BF094D" w:rsidRPr="00BF094D" w:rsidRDefault="00BF094D" w:rsidP="00BF094D">
      <w:pPr>
        <w:pStyle w:val="Bibliography"/>
        <w:rPr>
          <w:sz w:val="18"/>
        </w:rPr>
      </w:pPr>
      <w:r w:rsidRPr="00BF094D">
        <w:rPr>
          <w:sz w:val="18"/>
        </w:rPr>
        <w:t xml:space="preserve">57. </w:t>
      </w:r>
      <w:r w:rsidRPr="00BF094D">
        <w:rPr>
          <w:sz w:val="18"/>
        </w:rPr>
        <w:tab/>
        <w:t xml:space="preserve">Unwin HJT, Mishra S, Bradley VC, Gandy A, Mellan TA, Coupland H, et al. State-level tracking of COVID-19 in the United States. Nat Commun. 2020 Dec;11(1):6189. </w:t>
      </w:r>
    </w:p>
    <w:p w14:paraId="1451EBE8" w14:textId="77777777" w:rsidR="00BF094D" w:rsidRPr="00BF094D" w:rsidRDefault="00BF094D" w:rsidP="00BF094D">
      <w:pPr>
        <w:pStyle w:val="Bibliography"/>
        <w:rPr>
          <w:sz w:val="18"/>
        </w:rPr>
      </w:pPr>
      <w:r w:rsidRPr="00BF094D">
        <w:rPr>
          <w:sz w:val="18"/>
        </w:rPr>
        <w:t xml:space="preserve">58. </w:t>
      </w:r>
      <w:r w:rsidRPr="00BF094D">
        <w:rPr>
          <w:sz w:val="18"/>
        </w:rPr>
        <w:tab/>
        <w:t xml:space="preserve">Candido DS, Claro IM, de Jesus JG, Souza WM, Moreira FRR, Dellicour S, et al. Evolution and epidemic spread of SARS-CoV-2 in Brazil. Science. 2020 Sep 4;369(6508):1255–60. </w:t>
      </w:r>
    </w:p>
    <w:p w14:paraId="25D3EE83" w14:textId="77777777" w:rsidR="00BF094D" w:rsidRPr="00BF094D" w:rsidRDefault="00BF094D" w:rsidP="00BF094D">
      <w:pPr>
        <w:pStyle w:val="Bibliography"/>
        <w:rPr>
          <w:sz w:val="18"/>
        </w:rPr>
      </w:pPr>
      <w:r w:rsidRPr="00BF094D">
        <w:rPr>
          <w:sz w:val="18"/>
        </w:rPr>
        <w:t xml:space="preserve">59. </w:t>
      </w:r>
      <w:r w:rsidRPr="00BF094D">
        <w:rPr>
          <w:sz w:val="18"/>
        </w:rPr>
        <w:tab/>
        <w:t>Mishra S, Scott J, Zhu H, Ferguson NM, Bhatt S, Flaxman S, et al. A COVID-19 Model for Local Authorities of the United Kingdom [Internet]. Infectious Diseases (except HIV/AIDS); 2020 Nov [cited 2021 Mar 20]. Available from: http://medrxiv.org/lookup/doi/10.1101/2020.11.24.20236661</w:t>
      </w:r>
    </w:p>
    <w:p w14:paraId="4E71D927" w14:textId="77777777" w:rsidR="00BF094D" w:rsidRPr="00BF094D" w:rsidRDefault="00BF094D" w:rsidP="00BF094D">
      <w:pPr>
        <w:pStyle w:val="Bibliography"/>
        <w:rPr>
          <w:sz w:val="18"/>
        </w:rPr>
      </w:pPr>
      <w:r w:rsidRPr="00BF094D">
        <w:rPr>
          <w:sz w:val="18"/>
        </w:rPr>
        <w:t xml:space="preserve">60. </w:t>
      </w:r>
      <w:r w:rsidRPr="00BF094D">
        <w:rPr>
          <w:sz w:val="18"/>
        </w:rPr>
        <w:tab/>
        <w:t>Gandy A, Swapnil Mishra. ImperialCollegeLondon/covid19local: Website Release for Wednesday 1tth Mar 2021, new doi for the week [Internet]. Zenodo; 2021 [cited 2021 Mar 20]. Available from: https://zenodo.org/record/4609660</w:t>
      </w:r>
    </w:p>
    <w:p w14:paraId="00A4848A" w14:textId="77777777" w:rsidR="00BF094D" w:rsidRPr="00BF094D" w:rsidRDefault="00BF094D" w:rsidP="00BF094D">
      <w:pPr>
        <w:pStyle w:val="Bibliography"/>
        <w:rPr>
          <w:sz w:val="18"/>
        </w:rPr>
      </w:pPr>
      <w:r w:rsidRPr="00BF094D">
        <w:rPr>
          <w:sz w:val="18"/>
        </w:rPr>
        <w:t xml:space="preserve">61. </w:t>
      </w:r>
      <w:r w:rsidRPr="00BF094D">
        <w:rPr>
          <w:sz w:val="18"/>
        </w:rPr>
        <w:tab/>
        <w:t>Scottish Government. Coronavirus (COVID-19): modelling the epidemic [Internet]. Available from: https://www.gov.scot/collections/coronavirus-covid-19-modelling-the-epidemic/</w:t>
      </w:r>
    </w:p>
    <w:p w14:paraId="427D4DAB" w14:textId="77777777" w:rsidR="00BF094D" w:rsidRPr="00BF094D" w:rsidRDefault="00BF094D" w:rsidP="00BF094D">
      <w:pPr>
        <w:pStyle w:val="Bibliography"/>
        <w:rPr>
          <w:sz w:val="18"/>
        </w:rPr>
      </w:pPr>
      <w:r w:rsidRPr="00BF094D">
        <w:rPr>
          <w:sz w:val="18"/>
        </w:rPr>
        <w:t xml:space="preserve">62. </w:t>
      </w:r>
      <w:r w:rsidRPr="00BF094D">
        <w:rPr>
          <w:sz w:val="18"/>
        </w:rPr>
        <w:tab/>
        <w:t xml:space="preserve">Cuomo AM. American crisis. 2020. </w:t>
      </w:r>
    </w:p>
    <w:p w14:paraId="5C19610D" w14:textId="77777777" w:rsidR="00BF094D" w:rsidRPr="00BF094D" w:rsidRDefault="00BF094D" w:rsidP="00BF094D">
      <w:pPr>
        <w:pStyle w:val="Bibliography"/>
        <w:rPr>
          <w:sz w:val="18"/>
        </w:rPr>
      </w:pPr>
      <w:r w:rsidRPr="00BF094D">
        <w:rPr>
          <w:sz w:val="18"/>
        </w:rPr>
        <w:t xml:space="preserve">63. </w:t>
      </w:r>
      <w:r w:rsidRPr="00BF094D">
        <w:rPr>
          <w:sz w:val="18"/>
        </w:rPr>
        <w:tab/>
        <w:t>Rahmandad H, Lim TY, Sterman J. Estimating COVID-19 under-reporting across 86 nations: implications for projections and control [Internet]. Epidemiology; 2020 Jun [cited 2020 Sep 16]. Available from: http://medrxiv.org/lookup/doi/10.1101/2020.06.24.20139451</w:t>
      </w:r>
    </w:p>
    <w:p w14:paraId="755B6430" w14:textId="46B88414" w:rsidR="004031A8" w:rsidRPr="00ED2811" w:rsidRDefault="004031A8" w:rsidP="00ED2811">
      <w:pPr>
        <w:pStyle w:val="Caption"/>
        <w:keepNext/>
        <w:jc w:val="center"/>
        <w:rPr>
          <w:sz w:val="18"/>
          <w:szCs w:val="18"/>
        </w:rPr>
      </w:pPr>
      <w:r w:rsidRPr="00ED2811">
        <w:rPr>
          <w:sz w:val="18"/>
          <w:szCs w:val="18"/>
        </w:rPr>
        <w:fldChar w:fldCharType="end"/>
      </w:r>
      <w:r w:rsidRPr="00ED2811">
        <w:rPr>
          <w:sz w:val="18"/>
          <w:szCs w:val="18"/>
        </w:rPr>
        <w:t>: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Baseline, </w:t>
            </w:r>
            <w:proofErr w:type="spellStart"/>
            <w:r w:rsidRPr="009D2AAD">
              <w:rPr>
                <w:bCs/>
                <w:color w:val="000000" w:themeColor="text1"/>
                <w:sz w:val="18"/>
                <w:szCs w:val="18"/>
              </w:rPr>
              <w:t>eSIR</w:t>
            </w:r>
            <w:proofErr w:type="spellEnd"/>
            <w:r w:rsidRPr="009D2AAD">
              <w:rPr>
                <w:bCs/>
                <w:color w:val="000000" w:themeColor="text1"/>
                <w:sz w:val="18"/>
                <w:szCs w:val="18"/>
              </w:rPr>
              <w:t>, SAPHIRE, SEIR-</w:t>
            </w:r>
            <w:proofErr w:type="spellStart"/>
            <w:r w:rsidRPr="009D2AAD">
              <w:rPr>
                <w:bCs/>
                <w:i/>
                <w:iCs/>
                <w:color w:val="000000" w:themeColor="text1"/>
                <w:sz w:val="18"/>
                <w:szCs w:val="18"/>
              </w:rPr>
              <w:t>fansy</w:t>
            </w:r>
            <w:proofErr w:type="spellEnd"/>
          </w:p>
        </w:tc>
        <w:tc>
          <w:tcPr>
            <w:tcW w:w="1250" w:type="pct"/>
            <w:vAlign w:val="center"/>
          </w:tcPr>
          <w:p w14:paraId="27AC53F7"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c>
          <w:tcPr>
            <w:tcW w:w="1250" w:type="pct"/>
            <w:vAlign w:val="center"/>
          </w:tcPr>
          <w:p w14:paraId="191DED0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p>
        </w:tc>
        <w:tc>
          <w:tcPr>
            <w:tcW w:w="1250" w:type="pct"/>
            <w:vAlign w:val="center"/>
          </w:tcPr>
          <w:p w14:paraId="1FA49E0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c>
          <w:tcPr>
            <w:tcW w:w="1250" w:type="pct"/>
            <w:vAlign w:val="center"/>
          </w:tcPr>
          <w:p w14:paraId="094F578D"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27FE94C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6C9EF4D4" w14:textId="77777777" w:rsidR="009D2AAD" w:rsidRPr="009D2AAD"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E5238E0" w:rsidR="00174B63" w:rsidRDefault="00174B63">
      <w:pPr>
        <w:pStyle w:val="Caption"/>
        <w:rPr>
          <w:sz w:val="20"/>
          <w:szCs w:val="20"/>
        </w:rPr>
      </w:pPr>
    </w:p>
    <w:tbl>
      <w:tblPr>
        <w:tblStyle w:val="TableGrid"/>
        <w:tblW w:w="93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9"/>
        <w:gridCol w:w="1170"/>
        <w:gridCol w:w="1376"/>
        <w:gridCol w:w="1472"/>
        <w:gridCol w:w="1431"/>
        <w:gridCol w:w="1528"/>
      </w:tblGrid>
      <w:tr w:rsidR="00174B63" w:rsidRPr="00BB04C4" w14:paraId="61F8B5A7" w14:textId="77777777" w:rsidTr="00900641">
        <w:trPr>
          <w:jc w:val="center"/>
        </w:trPr>
        <w:tc>
          <w:tcPr>
            <w:tcW w:w="9366" w:type="dxa"/>
            <w:gridSpan w:val="6"/>
          </w:tcPr>
          <w:p w14:paraId="0CEFAE27" w14:textId="77D66AFE" w:rsidR="00174B63" w:rsidRPr="00BB04C4" w:rsidRDefault="00174B63" w:rsidP="00900641">
            <w:pPr>
              <w:rPr>
                <w:b/>
                <w:color w:val="000000"/>
                <w:sz w:val="20"/>
                <w:szCs w:val="20"/>
              </w:rPr>
            </w:pPr>
            <w:r>
              <w:rPr>
                <w:b/>
                <w:color w:val="000000"/>
                <w:sz w:val="20"/>
                <w:szCs w:val="20"/>
              </w:rPr>
              <w:t xml:space="preserve">Supplementary </w:t>
            </w:r>
            <w:r w:rsidRPr="00BB04C4">
              <w:rPr>
                <w:b/>
                <w:color w:val="000000"/>
                <w:sz w:val="20"/>
                <w:szCs w:val="20"/>
              </w:rPr>
              <w:t xml:space="preserve">Table </w:t>
            </w:r>
            <w:r>
              <w:rPr>
                <w:b/>
                <w:color w:val="000000"/>
                <w:sz w:val="20"/>
                <w:szCs w:val="20"/>
              </w:rPr>
              <w:t>S3</w:t>
            </w:r>
            <w:r w:rsidRPr="00BB04C4">
              <w:rPr>
                <w:b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w:t>
            </w:r>
            <w:r w:rsidRPr="00BB04C4">
              <w:rPr>
                <w:bCs/>
                <w:i/>
                <w:iCs/>
                <w:color w:val="000000"/>
                <w:sz w:val="20"/>
                <w:szCs w:val="20"/>
              </w:rPr>
              <w:t>R</w:t>
            </w:r>
            <w:r w:rsidRPr="00BB04C4">
              <w:rPr>
                <w:bCs/>
                <w:i/>
                <w:iCs/>
                <w:color w:val="000000"/>
                <w:sz w:val="20"/>
                <w:szCs w:val="20"/>
                <w:vertAlign w:val="subscript"/>
              </w:rPr>
              <w:t>0</w:t>
            </w:r>
            <w:r w:rsidRPr="00BB04C4">
              <w:rPr>
                <w:bCs/>
                <w:color w:val="000000"/>
                <w:sz w:val="20"/>
                <w:szCs w:val="20"/>
              </w:rPr>
              <w:t xml:space="preserve"> is 1.0.</w:t>
            </w:r>
            <w:r>
              <w:rPr>
                <w:bCs/>
                <w:color w:val="000000"/>
                <w:sz w:val="20"/>
                <w:szCs w:val="20"/>
              </w:rPr>
              <w:t xml:space="preserve"> Reproduced from Ray et al., 2020.</w:t>
            </w:r>
          </w:p>
        </w:tc>
      </w:tr>
      <w:tr w:rsidR="00174B63" w:rsidRPr="00BB04C4" w14:paraId="021895BB" w14:textId="77777777" w:rsidTr="00900641">
        <w:trPr>
          <w:jc w:val="center"/>
        </w:trPr>
        <w:tc>
          <w:tcPr>
            <w:tcW w:w="2389" w:type="dxa"/>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1170" w:type="dxa"/>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1376" w:type="dxa"/>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4431" w:type="dxa"/>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900641">
        <w:trPr>
          <w:jc w:val="center"/>
        </w:trPr>
        <w:tc>
          <w:tcPr>
            <w:tcW w:w="2389" w:type="dxa"/>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1170" w:type="dxa"/>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1376" w:type="dxa"/>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1472" w:type="dxa"/>
            <w:tcBorders>
              <w:top w:val="single" w:sz="4" w:space="0" w:color="auto"/>
              <w:bottom w:val="single" w:sz="4" w:space="0" w:color="auto"/>
            </w:tcBorders>
            <w:vAlign w:val="bottom"/>
          </w:tcPr>
          <w:p w14:paraId="1C782A9D" w14:textId="77777777" w:rsidR="00174B63" w:rsidRPr="00BB04C4" w:rsidRDefault="00B007F7"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1431" w:type="dxa"/>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1528" w:type="dxa"/>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900641">
        <w:trPr>
          <w:trHeight w:val="576"/>
          <w:jc w:val="center"/>
        </w:trPr>
        <w:tc>
          <w:tcPr>
            <w:tcW w:w="2389" w:type="dxa"/>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1170" w:type="dxa"/>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1376" w:type="dxa"/>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1472" w:type="dxa"/>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1431" w:type="dxa"/>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1528" w:type="dxa"/>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900641">
        <w:trPr>
          <w:trHeight w:val="576"/>
          <w:jc w:val="center"/>
        </w:trPr>
        <w:tc>
          <w:tcPr>
            <w:tcW w:w="2389" w:type="dxa"/>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1170" w:type="dxa"/>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1376" w:type="dxa"/>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1472" w:type="dxa"/>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1431" w:type="dxa"/>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1528" w:type="dxa"/>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900641">
        <w:trPr>
          <w:trHeight w:val="576"/>
          <w:jc w:val="center"/>
        </w:trPr>
        <w:tc>
          <w:tcPr>
            <w:tcW w:w="2389" w:type="dxa"/>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1170" w:type="dxa"/>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1376" w:type="dxa"/>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1472" w:type="dxa"/>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1431" w:type="dxa"/>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1528" w:type="dxa"/>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900641">
        <w:trPr>
          <w:trHeight w:val="576"/>
          <w:jc w:val="center"/>
        </w:trPr>
        <w:tc>
          <w:tcPr>
            <w:tcW w:w="2389" w:type="dxa"/>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1170" w:type="dxa"/>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lastRenderedPageBreak/>
              <w:t>[165,287]</w:t>
            </w:r>
          </w:p>
        </w:tc>
        <w:tc>
          <w:tcPr>
            <w:tcW w:w="1376" w:type="dxa"/>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lastRenderedPageBreak/>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lastRenderedPageBreak/>
              <w:t>[638,770]</w:t>
            </w:r>
          </w:p>
        </w:tc>
        <w:tc>
          <w:tcPr>
            <w:tcW w:w="1472" w:type="dxa"/>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lastRenderedPageBreak/>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lastRenderedPageBreak/>
              <w:t>[1.41, 4.07]</w:t>
            </w:r>
          </w:p>
        </w:tc>
        <w:tc>
          <w:tcPr>
            <w:tcW w:w="1431" w:type="dxa"/>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lastRenderedPageBreak/>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lastRenderedPageBreak/>
              <w:t>[0.09, 0.60]</w:t>
            </w:r>
          </w:p>
        </w:tc>
        <w:tc>
          <w:tcPr>
            <w:tcW w:w="1528" w:type="dxa"/>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lastRenderedPageBreak/>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lastRenderedPageBreak/>
              <w:t>[0.04, 0.30]</w:t>
            </w:r>
          </w:p>
        </w:tc>
      </w:tr>
      <w:tr w:rsidR="00174B63" w:rsidRPr="00BB04C4" w14:paraId="34B90EA9" w14:textId="77777777" w:rsidTr="00900641">
        <w:trPr>
          <w:trHeight w:val="576"/>
          <w:jc w:val="center"/>
        </w:trPr>
        <w:tc>
          <w:tcPr>
            <w:tcW w:w="2389" w:type="dxa"/>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1170" w:type="dxa"/>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1376" w:type="dxa"/>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1472" w:type="dxa"/>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1431" w:type="dxa"/>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1528" w:type="dxa"/>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900641">
        <w:trPr>
          <w:trHeight w:val="422"/>
          <w:jc w:val="center"/>
        </w:trPr>
        <w:tc>
          <w:tcPr>
            <w:tcW w:w="9366" w:type="dxa"/>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535CAAA3" w14:textId="77777777" w:rsidR="00174B63" w:rsidRPr="004C371A" w:rsidRDefault="00174B63">
      <w:pPr>
        <w:pStyle w:val="Caption"/>
        <w:rPr>
          <w:sz w:val="20"/>
          <w:szCs w:val="20"/>
        </w:rPr>
      </w:pPr>
    </w:p>
    <w:sectPr w:rsidR="00174B63"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oumik Purkayastha" w:date="2021-03-21T09:28:00Z" w:initials="SP">
    <w:p w14:paraId="6C03BE37" w14:textId="5F1498BC" w:rsidR="00B007F7" w:rsidRDefault="00B007F7">
      <w:pPr>
        <w:pStyle w:val="CommentText"/>
      </w:pPr>
      <w:r>
        <w:rPr>
          <w:rStyle w:val="CommentReference"/>
        </w:rPr>
        <w:annotationRef/>
      </w:r>
      <w:proofErr w:type="spellStart"/>
      <w:r>
        <w:t>Ritwik</w:t>
      </w:r>
      <w:proofErr w:type="spellEnd"/>
      <w:r>
        <w:t xml:space="preserve"> and </w:t>
      </w:r>
      <w:proofErr w:type="spellStart"/>
      <w:r>
        <w:t>Ritoban</w:t>
      </w:r>
      <w:proofErr w:type="spellEnd"/>
      <w:r>
        <w:t xml:space="preserve">: insert clarification for </w:t>
      </w:r>
      <w:proofErr w:type="spellStart"/>
      <w:r>
        <w:t>D_t</w:t>
      </w:r>
      <w:proofErr w:type="spellEnd"/>
    </w:p>
  </w:comment>
  <w:comment w:id="1" w:author="Soumik Purkayastha" w:date="2021-03-21T09:27:00Z" w:initials="SP">
    <w:p w14:paraId="5E98F90E" w14:textId="50561B56" w:rsidR="00B007F7" w:rsidRDefault="00B007F7">
      <w:pPr>
        <w:pStyle w:val="CommentText"/>
      </w:pPr>
      <w:r>
        <w:rPr>
          <w:rStyle w:val="CommentReference"/>
        </w:rPr>
        <w:annotationRef/>
      </w:r>
      <w:r>
        <w:t>Edit (</w:t>
      </w:r>
      <w:proofErr w:type="spellStart"/>
      <w:r>
        <w:t>DRay</w:t>
      </w:r>
      <w:proofErr w:type="spellEnd"/>
      <w:r>
        <w:t>)</w:t>
      </w:r>
    </w:p>
  </w:comment>
  <w:comment w:id="2" w:author="Soumik Purkayastha" w:date="2021-03-21T09:25:00Z" w:initials="SP">
    <w:p w14:paraId="5A5A8635" w14:textId="1A127817" w:rsidR="00B007F7" w:rsidRDefault="00B007F7">
      <w:pPr>
        <w:pStyle w:val="CommentText"/>
      </w:pPr>
      <w:r>
        <w:rPr>
          <w:rStyle w:val="CommentReference"/>
        </w:rPr>
        <w:annotationRef/>
      </w:r>
      <w:r>
        <w:t>Add more references (</w:t>
      </w:r>
      <w:proofErr w:type="spellStart"/>
      <w:r>
        <w:t>DRay</w:t>
      </w:r>
      <w:proofErr w:type="spellEnd"/>
      <w:r>
        <w:t>)</w:t>
      </w:r>
    </w:p>
  </w:comment>
  <w:comment w:id="3" w:author="Soumik Purkayastha" w:date="2021-03-21T09:31:00Z" w:initials="SP">
    <w:p w14:paraId="4D1E44CC" w14:textId="7C0CAA31" w:rsidR="00B007F7" w:rsidRDefault="00B007F7">
      <w:pPr>
        <w:pStyle w:val="CommentText"/>
      </w:pPr>
      <w:r>
        <w:rPr>
          <w:rStyle w:val="CommentReference"/>
        </w:rPr>
        <w:annotationRef/>
      </w:r>
      <w:r>
        <w:t>Can add another column to get more time block-wise info on R(T)</w:t>
      </w:r>
    </w:p>
  </w:comment>
  <w:comment w:id="4" w:author="Soumik Purkayastha" w:date="2021-03-22T04:57:00Z" w:initials="SP">
    <w:p w14:paraId="09C885E6" w14:textId="430BCDE0" w:rsidR="00B007F7" w:rsidRDefault="00B007F7">
      <w:pPr>
        <w:pStyle w:val="CommentText"/>
      </w:pPr>
      <w:r>
        <w:rPr>
          <w:rStyle w:val="CommentReference"/>
        </w:rPr>
        <w:annotationRef/>
      </w:r>
      <w:r>
        <w:t xml:space="preserve">Need </w:t>
      </w:r>
      <w:proofErr w:type="spellStart"/>
      <w:r>
        <w:t>Rupam’s</w:t>
      </w:r>
      <w:proofErr w:type="spellEnd"/>
      <w:r>
        <w:t xml:space="preserve"> feedba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03BE37" w15:done="0"/>
  <w15:commentEx w15:paraId="5E98F90E" w15:done="0"/>
  <w15:commentEx w15:paraId="5A5A8635" w15:done="0"/>
  <w15:commentEx w15:paraId="4D1E44CC" w15:done="0"/>
  <w15:commentEx w15:paraId="09C885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1904A" w16cex:dateUtc="2021-03-21T13:28:00Z"/>
  <w16cex:commentExtensible w16cex:durableId="24018FE6" w16cex:dateUtc="2021-03-21T13:27:00Z"/>
  <w16cex:commentExtensible w16cex:durableId="24018F94" w16cex:dateUtc="2021-03-21T13:25:00Z"/>
  <w16cex:commentExtensible w16cex:durableId="240190DA" w16cex:dateUtc="2021-03-21T13:31:00Z"/>
  <w16cex:commentExtensible w16cex:durableId="2402A233" w16cex:dateUtc="2021-03-22T0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03BE37" w16cid:durableId="2401904A"/>
  <w16cid:commentId w16cid:paraId="5E98F90E" w16cid:durableId="24018FE6"/>
  <w16cid:commentId w16cid:paraId="5A5A8635" w16cid:durableId="24018F94"/>
  <w16cid:commentId w16cid:paraId="4D1E44CC" w16cid:durableId="240190DA"/>
  <w16cid:commentId w16cid:paraId="09C885E6" w16cid:durableId="2402A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2A02C4" w14:textId="77777777" w:rsidR="00811162" w:rsidRDefault="00811162">
      <w:r>
        <w:separator/>
      </w:r>
    </w:p>
  </w:endnote>
  <w:endnote w:type="continuationSeparator" w:id="0">
    <w:p w14:paraId="7CBDA2BB" w14:textId="77777777" w:rsidR="00811162" w:rsidRDefault="00811162">
      <w:r>
        <w:continuationSeparator/>
      </w:r>
    </w:p>
  </w:endnote>
  <w:endnote w:type="continuationNotice" w:id="1">
    <w:p w14:paraId="5E1F3EB0" w14:textId="77777777" w:rsidR="00811162" w:rsidRDefault="008111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Å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B007F7" w:rsidRDefault="00B007F7">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B007F7" w:rsidRDefault="00B007F7">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B007F7" w:rsidRDefault="00B007F7">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1</w:t>
    </w:r>
    <w:r>
      <w:rPr>
        <w:rFonts w:ascii="Liberation Serif" w:eastAsia="Liberation Serif" w:hAnsi="Liberation Serif" w:cs="Liberation Serif"/>
        <w:color w:val="000000"/>
      </w:rPr>
      <w:fldChar w:fldCharType="end"/>
    </w:r>
  </w:p>
  <w:p w14:paraId="000000AC" w14:textId="77777777" w:rsidR="00B007F7" w:rsidRDefault="00B007F7">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803AAF" w14:textId="77777777" w:rsidR="00811162" w:rsidRDefault="00811162">
      <w:r>
        <w:separator/>
      </w:r>
    </w:p>
  </w:footnote>
  <w:footnote w:type="continuationSeparator" w:id="0">
    <w:p w14:paraId="02FC4C8E" w14:textId="77777777" w:rsidR="00811162" w:rsidRDefault="00811162">
      <w:r>
        <w:continuationSeparator/>
      </w:r>
    </w:p>
  </w:footnote>
  <w:footnote w:type="continuationNotice" w:id="1">
    <w:p w14:paraId="5280EB1D" w14:textId="77777777" w:rsidR="00811162" w:rsidRDefault="008111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B007F7" w:rsidRDefault="00B007F7">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2"/>
  </w:num>
  <w:num w:numId="4">
    <w:abstractNumId w:val="0"/>
  </w:num>
  <w:num w:numId="5">
    <w:abstractNumId w:val="14"/>
  </w:num>
  <w:num w:numId="6">
    <w:abstractNumId w:val="1"/>
  </w:num>
  <w:num w:numId="7">
    <w:abstractNumId w:val="8"/>
  </w:num>
  <w:num w:numId="8">
    <w:abstractNumId w:val="13"/>
  </w:num>
  <w:num w:numId="9">
    <w:abstractNumId w:val="12"/>
  </w:num>
  <w:num w:numId="10">
    <w:abstractNumId w:val="5"/>
  </w:num>
  <w:num w:numId="11">
    <w:abstractNumId w:val="7"/>
  </w:num>
  <w:num w:numId="12">
    <w:abstractNumId w:val="3"/>
  </w:num>
  <w:num w:numId="13">
    <w:abstractNumId w:val="6"/>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9"/>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0895"/>
    <w:rsid w:val="000014AE"/>
    <w:rsid w:val="000014BA"/>
    <w:rsid w:val="000046EA"/>
    <w:rsid w:val="00004FFA"/>
    <w:rsid w:val="00005190"/>
    <w:rsid w:val="00010B97"/>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444"/>
    <w:rsid w:val="0006452D"/>
    <w:rsid w:val="00066A55"/>
    <w:rsid w:val="00067FC7"/>
    <w:rsid w:val="00070D52"/>
    <w:rsid w:val="000712CB"/>
    <w:rsid w:val="00073DB9"/>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2858"/>
    <w:rsid w:val="000B408E"/>
    <w:rsid w:val="000B4E95"/>
    <w:rsid w:val="000B6EAA"/>
    <w:rsid w:val="000C0574"/>
    <w:rsid w:val="000C1277"/>
    <w:rsid w:val="000C4277"/>
    <w:rsid w:val="000C4D14"/>
    <w:rsid w:val="000C55C9"/>
    <w:rsid w:val="000C7217"/>
    <w:rsid w:val="000D082F"/>
    <w:rsid w:val="000D1477"/>
    <w:rsid w:val="000D17CD"/>
    <w:rsid w:val="000D2143"/>
    <w:rsid w:val="000E19F3"/>
    <w:rsid w:val="000E2993"/>
    <w:rsid w:val="000E3CF8"/>
    <w:rsid w:val="000E4C91"/>
    <w:rsid w:val="000E4EF6"/>
    <w:rsid w:val="000E6C97"/>
    <w:rsid w:val="000E7BD6"/>
    <w:rsid w:val="000F1570"/>
    <w:rsid w:val="000F1781"/>
    <w:rsid w:val="000F232F"/>
    <w:rsid w:val="000F32C4"/>
    <w:rsid w:val="000F3A71"/>
    <w:rsid w:val="000F6521"/>
    <w:rsid w:val="000F773E"/>
    <w:rsid w:val="00101465"/>
    <w:rsid w:val="00103FC9"/>
    <w:rsid w:val="001046CC"/>
    <w:rsid w:val="00104848"/>
    <w:rsid w:val="001128D4"/>
    <w:rsid w:val="0011362C"/>
    <w:rsid w:val="0011668A"/>
    <w:rsid w:val="001170EB"/>
    <w:rsid w:val="001200F1"/>
    <w:rsid w:val="00120CF7"/>
    <w:rsid w:val="00122F22"/>
    <w:rsid w:val="00123B3A"/>
    <w:rsid w:val="0012428E"/>
    <w:rsid w:val="001248B1"/>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2200"/>
    <w:rsid w:val="00143AD6"/>
    <w:rsid w:val="00144348"/>
    <w:rsid w:val="00144DA3"/>
    <w:rsid w:val="00152224"/>
    <w:rsid w:val="00152802"/>
    <w:rsid w:val="00153F6A"/>
    <w:rsid w:val="0015459C"/>
    <w:rsid w:val="00154948"/>
    <w:rsid w:val="001553B8"/>
    <w:rsid w:val="0015702B"/>
    <w:rsid w:val="0015713A"/>
    <w:rsid w:val="00157E42"/>
    <w:rsid w:val="0016120C"/>
    <w:rsid w:val="00163535"/>
    <w:rsid w:val="00165EB7"/>
    <w:rsid w:val="00171D51"/>
    <w:rsid w:val="00172594"/>
    <w:rsid w:val="0017304A"/>
    <w:rsid w:val="001743C2"/>
    <w:rsid w:val="00174B63"/>
    <w:rsid w:val="00177A40"/>
    <w:rsid w:val="00177A77"/>
    <w:rsid w:val="00180FE0"/>
    <w:rsid w:val="001832E1"/>
    <w:rsid w:val="00190BE7"/>
    <w:rsid w:val="00192B6A"/>
    <w:rsid w:val="001931A6"/>
    <w:rsid w:val="00194494"/>
    <w:rsid w:val="0019751A"/>
    <w:rsid w:val="0019777F"/>
    <w:rsid w:val="00197E70"/>
    <w:rsid w:val="001A0B39"/>
    <w:rsid w:val="001A2153"/>
    <w:rsid w:val="001A5A4B"/>
    <w:rsid w:val="001B10A5"/>
    <w:rsid w:val="001B30B9"/>
    <w:rsid w:val="001B39D0"/>
    <w:rsid w:val="001B44F8"/>
    <w:rsid w:val="001B4983"/>
    <w:rsid w:val="001B5B7F"/>
    <w:rsid w:val="001C2101"/>
    <w:rsid w:val="001C5429"/>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90F"/>
    <w:rsid w:val="002174B5"/>
    <w:rsid w:val="00217C6E"/>
    <w:rsid w:val="002200E3"/>
    <w:rsid w:val="00222B08"/>
    <w:rsid w:val="002241D8"/>
    <w:rsid w:val="0022526C"/>
    <w:rsid w:val="0022783F"/>
    <w:rsid w:val="00227CB3"/>
    <w:rsid w:val="00240F24"/>
    <w:rsid w:val="00241324"/>
    <w:rsid w:val="002418A4"/>
    <w:rsid w:val="00244576"/>
    <w:rsid w:val="0024680C"/>
    <w:rsid w:val="00246857"/>
    <w:rsid w:val="00260019"/>
    <w:rsid w:val="00260A89"/>
    <w:rsid w:val="00261779"/>
    <w:rsid w:val="00261C25"/>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1028"/>
    <w:rsid w:val="003833AA"/>
    <w:rsid w:val="00383468"/>
    <w:rsid w:val="003848E9"/>
    <w:rsid w:val="00385B23"/>
    <w:rsid w:val="00387850"/>
    <w:rsid w:val="003905A1"/>
    <w:rsid w:val="0039147E"/>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53EC"/>
    <w:rsid w:val="003D08A8"/>
    <w:rsid w:val="003D1F44"/>
    <w:rsid w:val="003D2FBD"/>
    <w:rsid w:val="003D3C05"/>
    <w:rsid w:val="003D3F66"/>
    <w:rsid w:val="003D4BCC"/>
    <w:rsid w:val="003D77DB"/>
    <w:rsid w:val="003D7FB4"/>
    <w:rsid w:val="003E0EFD"/>
    <w:rsid w:val="003E1F30"/>
    <w:rsid w:val="003E32CE"/>
    <w:rsid w:val="003E482F"/>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47"/>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733F"/>
    <w:rsid w:val="00497496"/>
    <w:rsid w:val="004977EB"/>
    <w:rsid w:val="00497DB3"/>
    <w:rsid w:val="004A0862"/>
    <w:rsid w:val="004A0C02"/>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E1C9D"/>
    <w:rsid w:val="004E30CE"/>
    <w:rsid w:val="004E3B04"/>
    <w:rsid w:val="004E48C0"/>
    <w:rsid w:val="004E558C"/>
    <w:rsid w:val="004E62DD"/>
    <w:rsid w:val="004E6DA5"/>
    <w:rsid w:val="004E78F8"/>
    <w:rsid w:val="004F4138"/>
    <w:rsid w:val="004F4480"/>
    <w:rsid w:val="0050081C"/>
    <w:rsid w:val="00500AC9"/>
    <w:rsid w:val="005010EA"/>
    <w:rsid w:val="00501653"/>
    <w:rsid w:val="00503065"/>
    <w:rsid w:val="0050394C"/>
    <w:rsid w:val="00503C95"/>
    <w:rsid w:val="00504D65"/>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7A4"/>
    <w:rsid w:val="0060705A"/>
    <w:rsid w:val="00607AEF"/>
    <w:rsid w:val="00610D47"/>
    <w:rsid w:val="00611EDA"/>
    <w:rsid w:val="00613858"/>
    <w:rsid w:val="006138E2"/>
    <w:rsid w:val="0061522B"/>
    <w:rsid w:val="00620779"/>
    <w:rsid w:val="00621BB0"/>
    <w:rsid w:val="00621F4D"/>
    <w:rsid w:val="00627045"/>
    <w:rsid w:val="006312DE"/>
    <w:rsid w:val="00633FE5"/>
    <w:rsid w:val="00635A28"/>
    <w:rsid w:val="00636F77"/>
    <w:rsid w:val="00637FFC"/>
    <w:rsid w:val="00642B82"/>
    <w:rsid w:val="0064425F"/>
    <w:rsid w:val="00645845"/>
    <w:rsid w:val="006512BE"/>
    <w:rsid w:val="006516A7"/>
    <w:rsid w:val="0065222A"/>
    <w:rsid w:val="00652AEA"/>
    <w:rsid w:val="00654064"/>
    <w:rsid w:val="006547D0"/>
    <w:rsid w:val="006549EF"/>
    <w:rsid w:val="00657234"/>
    <w:rsid w:val="0065791F"/>
    <w:rsid w:val="0066081A"/>
    <w:rsid w:val="00660C9C"/>
    <w:rsid w:val="0066219A"/>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2582"/>
    <w:rsid w:val="006B63D9"/>
    <w:rsid w:val="006B67EF"/>
    <w:rsid w:val="006C08F7"/>
    <w:rsid w:val="006C2A04"/>
    <w:rsid w:val="006C2B3F"/>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B1D"/>
    <w:rsid w:val="007048B1"/>
    <w:rsid w:val="007050DB"/>
    <w:rsid w:val="00707DAB"/>
    <w:rsid w:val="00707DD7"/>
    <w:rsid w:val="0071117E"/>
    <w:rsid w:val="007117ED"/>
    <w:rsid w:val="007204B3"/>
    <w:rsid w:val="00721B04"/>
    <w:rsid w:val="00721C9B"/>
    <w:rsid w:val="007222FB"/>
    <w:rsid w:val="00722585"/>
    <w:rsid w:val="00722B95"/>
    <w:rsid w:val="007242B5"/>
    <w:rsid w:val="007259B8"/>
    <w:rsid w:val="00726AEF"/>
    <w:rsid w:val="00730B76"/>
    <w:rsid w:val="00731481"/>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48DA"/>
    <w:rsid w:val="007A4F79"/>
    <w:rsid w:val="007A6EE5"/>
    <w:rsid w:val="007B01B0"/>
    <w:rsid w:val="007B0734"/>
    <w:rsid w:val="007B0CD0"/>
    <w:rsid w:val="007B2D92"/>
    <w:rsid w:val="007B3581"/>
    <w:rsid w:val="007B466F"/>
    <w:rsid w:val="007B521A"/>
    <w:rsid w:val="007B5AEF"/>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760B"/>
    <w:rsid w:val="007E0358"/>
    <w:rsid w:val="007E076E"/>
    <w:rsid w:val="007E3531"/>
    <w:rsid w:val="007E4099"/>
    <w:rsid w:val="007E68F9"/>
    <w:rsid w:val="007E6B20"/>
    <w:rsid w:val="007E6F38"/>
    <w:rsid w:val="007E7899"/>
    <w:rsid w:val="007F39BB"/>
    <w:rsid w:val="007F46BA"/>
    <w:rsid w:val="007F618F"/>
    <w:rsid w:val="00802897"/>
    <w:rsid w:val="00803402"/>
    <w:rsid w:val="008039FD"/>
    <w:rsid w:val="00807AB7"/>
    <w:rsid w:val="00810E12"/>
    <w:rsid w:val="0081116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41BB"/>
    <w:rsid w:val="00844384"/>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77E83"/>
    <w:rsid w:val="00880E9B"/>
    <w:rsid w:val="008810C9"/>
    <w:rsid w:val="00881603"/>
    <w:rsid w:val="0088166A"/>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C009B"/>
    <w:rsid w:val="008C1B42"/>
    <w:rsid w:val="008C35AC"/>
    <w:rsid w:val="008C6941"/>
    <w:rsid w:val="008C6A58"/>
    <w:rsid w:val="008C72D5"/>
    <w:rsid w:val="008C7852"/>
    <w:rsid w:val="008D0D35"/>
    <w:rsid w:val="008D274F"/>
    <w:rsid w:val="008D4155"/>
    <w:rsid w:val="008D4950"/>
    <w:rsid w:val="008D705A"/>
    <w:rsid w:val="008D74E5"/>
    <w:rsid w:val="008D7A5C"/>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9C3"/>
    <w:rsid w:val="00956E34"/>
    <w:rsid w:val="00957149"/>
    <w:rsid w:val="00962560"/>
    <w:rsid w:val="00962DD3"/>
    <w:rsid w:val="00962F61"/>
    <w:rsid w:val="0096392C"/>
    <w:rsid w:val="00963B65"/>
    <w:rsid w:val="00965DF6"/>
    <w:rsid w:val="00970153"/>
    <w:rsid w:val="00971E7C"/>
    <w:rsid w:val="00972BED"/>
    <w:rsid w:val="00973622"/>
    <w:rsid w:val="00973BE6"/>
    <w:rsid w:val="00975C84"/>
    <w:rsid w:val="009767F7"/>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37BE"/>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40C7"/>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64F4"/>
    <w:rsid w:val="00A42781"/>
    <w:rsid w:val="00A43FC1"/>
    <w:rsid w:val="00A45E3A"/>
    <w:rsid w:val="00A46942"/>
    <w:rsid w:val="00A47777"/>
    <w:rsid w:val="00A5094F"/>
    <w:rsid w:val="00A50962"/>
    <w:rsid w:val="00A52D28"/>
    <w:rsid w:val="00A53454"/>
    <w:rsid w:val="00A541EF"/>
    <w:rsid w:val="00A542BB"/>
    <w:rsid w:val="00A5621D"/>
    <w:rsid w:val="00A56D8F"/>
    <w:rsid w:val="00A57DDD"/>
    <w:rsid w:val="00A64086"/>
    <w:rsid w:val="00A64626"/>
    <w:rsid w:val="00A66BDD"/>
    <w:rsid w:val="00A67438"/>
    <w:rsid w:val="00A678B3"/>
    <w:rsid w:val="00A679FB"/>
    <w:rsid w:val="00A70681"/>
    <w:rsid w:val="00A72165"/>
    <w:rsid w:val="00A72E40"/>
    <w:rsid w:val="00A74651"/>
    <w:rsid w:val="00A75367"/>
    <w:rsid w:val="00A75A6E"/>
    <w:rsid w:val="00A813E3"/>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B0C46"/>
    <w:rsid w:val="00AB1986"/>
    <w:rsid w:val="00AB2DAE"/>
    <w:rsid w:val="00AB3E4F"/>
    <w:rsid w:val="00AB5D72"/>
    <w:rsid w:val="00AB7EEE"/>
    <w:rsid w:val="00AB7F24"/>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56BA"/>
    <w:rsid w:val="00AE67ED"/>
    <w:rsid w:val="00AE6E85"/>
    <w:rsid w:val="00AE77EE"/>
    <w:rsid w:val="00AE7C50"/>
    <w:rsid w:val="00AF2967"/>
    <w:rsid w:val="00AF36C2"/>
    <w:rsid w:val="00B007F7"/>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20DA"/>
    <w:rsid w:val="00B84B02"/>
    <w:rsid w:val="00B84D64"/>
    <w:rsid w:val="00B87259"/>
    <w:rsid w:val="00B87311"/>
    <w:rsid w:val="00B937C9"/>
    <w:rsid w:val="00B938BB"/>
    <w:rsid w:val="00B947FE"/>
    <w:rsid w:val="00B95608"/>
    <w:rsid w:val="00B958AE"/>
    <w:rsid w:val="00B95B6C"/>
    <w:rsid w:val="00B95B82"/>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6527"/>
    <w:rsid w:val="00BD6AEE"/>
    <w:rsid w:val="00BD7161"/>
    <w:rsid w:val="00BE0450"/>
    <w:rsid w:val="00BE2162"/>
    <w:rsid w:val="00BE2553"/>
    <w:rsid w:val="00BE3302"/>
    <w:rsid w:val="00BE33F4"/>
    <w:rsid w:val="00BE3B1D"/>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973"/>
    <w:rsid w:val="00C226CF"/>
    <w:rsid w:val="00C23B43"/>
    <w:rsid w:val="00C269AF"/>
    <w:rsid w:val="00C26BD9"/>
    <w:rsid w:val="00C2727C"/>
    <w:rsid w:val="00C31726"/>
    <w:rsid w:val="00C32BA5"/>
    <w:rsid w:val="00C33E0A"/>
    <w:rsid w:val="00C34FEC"/>
    <w:rsid w:val="00C35AD3"/>
    <w:rsid w:val="00C377EE"/>
    <w:rsid w:val="00C4043A"/>
    <w:rsid w:val="00C44C7E"/>
    <w:rsid w:val="00C505B4"/>
    <w:rsid w:val="00C519B6"/>
    <w:rsid w:val="00C52881"/>
    <w:rsid w:val="00C57978"/>
    <w:rsid w:val="00C623D2"/>
    <w:rsid w:val="00C629DD"/>
    <w:rsid w:val="00C6324F"/>
    <w:rsid w:val="00C63821"/>
    <w:rsid w:val="00C63A18"/>
    <w:rsid w:val="00C64A74"/>
    <w:rsid w:val="00C64B15"/>
    <w:rsid w:val="00C668F4"/>
    <w:rsid w:val="00C66912"/>
    <w:rsid w:val="00C71797"/>
    <w:rsid w:val="00C71FB0"/>
    <w:rsid w:val="00C723D6"/>
    <w:rsid w:val="00C72B34"/>
    <w:rsid w:val="00C73D48"/>
    <w:rsid w:val="00C75CFE"/>
    <w:rsid w:val="00C76B1F"/>
    <w:rsid w:val="00C776F4"/>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687"/>
    <w:rsid w:val="00CD0D33"/>
    <w:rsid w:val="00CD2338"/>
    <w:rsid w:val="00CD4A15"/>
    <w:rsid w:val="00CD61DF"/>
    <w:rsid w:val="00CE146C"/>
    <w:rsid w:val="00CE2FE5"/>
    <w:rsid w:val="00CE3EEF"/>
    <w:rsid w:val="00CE4C7C"/>
    <w:rsid w:val="00CE585F"/>
    <w:rsid w:val="00CE70C5"/>
    <w:rsid w:val="00CE7321"/>
    <w:rsid w:val="00CF1BF2"/>
    <w:rsid w:val="00CF323E"/>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282C"/>
    <w:rsid w:val="00D830A1"/>
    <w:rsid w:val="00D83D4F"/>
    <w:rsid w:val="00D84C7C"/>
    <w:rsid w:val="00D85803"/>
    <w:rsid w:val="00D858E4"/>
    <w:rsid w:val="00D87B0C"/>
    <w:rsid w:val="00D9020D"/>
    <w:rsid w:val="00D929D4"/>
    <w:rsid w:val="00D92CEA"/>
    <w:rsid w:val="00D937A8"/>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8FC"/>
    <w:rsid w:val="00DD491B"/>
    <w:rsid w:val="00DD5784"/>
    <w:rsid w:val="00DD61A4"/>
    <w:rsid w:val="00DD65F3"/>
    <w:rsid w:val="00DD6C92"/>
    <w:rsid w:val="00DD70C7"/>
    <w:rsid w:val="00DD747F"/>
    <w:rsid w:val="00DD7F2A"/>
    <w:rsid w:val="00DE231E"/>
    <w:rsid w:val="00DE3633"/>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6BA"/>
    <w:rsid w:val="00E133EA"/>
    <w:rsid w:val="00E139F0"/>
    <w:rsid w:val="00E13DC6"/>
    <w:rsid w:val="00E1448B"/>
    <w:rsid w:val="00E14C4A"/>
    <w:rsid w:val="00E16BED"/>
    <w:rsid w:val="00E20722"/>
    <w:rsid w:val="00E2107B"/>
    <w:rsid w:val="00E2253A"/>
    <w:rsid w:val="00E2291E"/>
    <w:rsid w:val="00E23041"/>
    <w:rsid w:val="00E24591"/>
    <w:rsid w:val="00E24752"/>
    <w:rsid w:val="00E26B73"/>
    <w:rsid w:val="00E27C86"/>
    <w:rsid w:val="00E30DA8"/>
    <w:rsid w:val="00E30DD2"/>
    <w:rsid w:val="00E42035"/>
    <w:rsid w:val="00E42876"/>
    <w:rsid w:val="00E42A02"/>
    <w:rsid w:val="00E42C08"/>
    <w:rsid w:val="00E4618E"/>
    <w:rsid w:val="00E501F3"/>
    <w:rsid w:val="00E50949"/>
    <w:rsid w:val="00E51328"/>
    <w:rsid w:val="00E5139E"/>
    <w:rsid w:val="00E532D1"/>
    <w:rsid w:val="00E541B5"/>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232A"/>
    <w:rsid w:val="00E8318A"/>
    <w:rsid w:val="00E83759"/>
    <w:rsid w:val="00E83B57"/>
    <w:rsid w:val="00E83E17"/>
    <w:rsid w:val="00E84607"/>
    <w:rsid w:val="00E847C9"/>
    <w:rsid w:val="00E908BE"/>
    <w:rsid w:val="00E9344A"/>
    <w:rsid w:val="00E9650A"/>
    <w:rsid w:val="00E96571"/>
    <w:rsid w:val="00E96C37"/>
    <w:rsid w:val="00E96ECB"/>
    <w:rsid w:val="00E97269"/>
    <w:rsid w:val="00EA0519"/>
    <w:rsid w:val="00EA0C70"/>
    <w:rsid w:val="00EA13ED"/>
    <w:rsid w:val="00EA23D9"/>
    <w:rsid w:val="00EA2632"/>
    <w:rsid w:val="00EA757A"/>
    <w:rsid w:val="00EB0CBC"/>
    <w:rsid w:val="00EB168C"/>
    <w:rsid w:val="00EB4E00"/>
    <w:rsid w:val="00EB637F"/>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1ED2"/>
    <w:rsid w:val="00F3357B"/>
    <w:rsid w:val="00F33854"/>
    <w:rsid w:val="00F34214"/>
    <w:rsid w:val="00F3431B"/>
    <w:rsid w:val="00F34371"/>
    <w:rsid w:val="00F34C26"/>
    <w:rsid w:val="00F400A8"/>
    <w:rsid w:val="00F4103C"/>
    <w:rsid w:val="00F438EE"/>
    <w:rsid w:val="00F47E32"/>
    <w:rsid w:val="00F512B2"/>
    <w:rsid w:val="00F55BC2"/>
    <w:rsid w:val="00F5611D"/>
    <w:rsid w:val="00F56B79"/>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3038"/>
    <w:rsid w:val="00FB7327"/>
    <w:rsid w:val="00FC081E"/>
    <w:rsid w:val="00FC14DE"/>
    <w:rsid w:val="00FC273D"/>
    <w:rsid w:val="00FC363C"/>
    <w:rsid w:val="00FC540E"/>
    <w:rsid w:val="00FC5624"/>
    <w:rsid w:val="00FC66DD"/>
    <w:rsid w:val="00FC6C65"/>
    <w:rsid w:val="00FD15FD"/>
    <w:rsid w:val="00FD27C2"/>
    <w:rsid w:val="00FD627C"/>
    <w:rsid w:val="00FD6439"/>
    <w:rsid w:val="00FD7975"/>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styleId="UnresolvedMention">
    <w:name w:val="Unresolved Mention"/>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65012881">
      <w:bodyDiv w:val="1"/>
      <w:marLeft w:val="0"/>
      <w:marRight w:val="0"/>
      <w:marTop w:val="0"/>
      <w:marBottom w:val="0"/>
      <w:divBdr>
        <w:top w:val="none" w:sz="0" w:space="0" w:color="auto"/>
        <w:left w:val="none" w:sz="0" w:space="0" w:color="auto"/>
        <w:bottom w:val="none" w:sz="0" w:space="0" w:color="auto"/>
        <w:right w:val="none" w:sz="0" w:space="0" w:color="auto"/>
      </w:divBdr>
      <w:divsChild>
        <w:div w:id="1201091952">
          <w:marLeft w:val="0"/>
          <w:marRight w:val="0"/>
          <w:marTop w:val="0"/>
          <w:marBottom w:val="0"/>
          <w:divBdr>
            <w:top w:val="none" w:sz="0" w:space="0" w:color="auto"/>
            <w:left w:val="none" w:sz="0" w:space="0" w:color="auto"/>
            <w:bottom w:val="none" w:sz="0" w:space="0" w:color="auto"/>
            <w:right w:val="none" w:sz="0" w:space="0" w:color="auto"/>
          </w:divBdr>
          <w:divsChild>
            <w:div w:id="573702179">
              <w:marLeft w:val="0"/>
              <w:marRight w:val="0"/>
              <w:marTop w:val="0"/>
              <w:marBottom w:val="0"/>
              <w:divBdr>
                <w:top w:val="none" w:sz="0" w:space="0" w:color="auto"/>
                <w:left w:val="none" w:sz="0" w:space="0" w:color="auto"/>
                <w:bottom w:val="none" w:sz="0" w:space="0" w:color="auto"/>
                <w:right w:val="none" w:sz="0" w:space="0" w:color="auto"/>
              </w:divBdr>
              <w:divsChild>
                <w:div w:id="2026983030">
                  <w:marLeft w:val="0"/>
                  <w:marRight w:val="0"/>
                  <w:marTop w:val="0"/>
                  <w:marBottom w:val="0"/>
                  <w:divBdr>
                    <w:top w:val="none" w:sz="0" w:space="0" w:color="auto"/>
                    <w:left w:val="none" w:sz="0" w:space="0" w:color="auto"/>
                    <w:bottom w:val="none" w:sz="0" w:space="0" w:color="auto"/>
                    <w:right w:val="none" w:sz="0" w:space="0" w:color="auto"/>
                  </w:divBdr>
                  <w:divsChild>
                    <w:div w:id="128781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777207969">
      <w:bodyDiv w:val="1"/>
      <w:marLeft w:val="0"/>
      <w:marRight w:val="0"/>
      <w:marTop w:val="0"/>
      <w:marBottom w:val="0"/>
      <w:divBdr>
        <w:top w:val="none" w:sz="0" w:space="0" w:color="auto"/>
        <w:left w:val="none" w:sz="0" w:space="0" w:color="auto"/>
        <w:bottom w:val="none" w:sz="0" w:space="0" w:color="auto"/>
        <w:right w:val="none" w:sz="0" w:space="0" w:color="auto"/>
      </w:divBdr>
      <w:divsChild>
        <w:div w:id="1175925006">
          <w:marLeft w:val="0"/>
          <w:marRight w:val="0"/>
          <w:marTop w:val="0"/>
          <w:marBottom w:val="0"/>
          <w:divBdr>
            <w:top w:val="none" w:sz="0" w:space="0" w:color="auto"/>
            <w:left w:val="none" w:sz="0" w:space="0" w:color="auto"/>
            <w:bottom w:val="none" w:sz="0" w:space="0" w:color="auto"/>
            <w:right w:val="none" w:sz="0" w:space="0" w:color="auto"/>
          </w:divBdr>
          <w:divsChild>
            <w:div w:id="663556152">
              <w:marLeft w:val="0"/>
              <w:marRight w:val="0"/>
              <w:marTop w:val="0"/>
              <w:marBottom w:val="0"/>
              <w:divBdr>
                <w:top w:val="none" w:sz="0" w:space="0" w:color="auto"/>
                <w:left w:val="none" w:sz="0" w:space="0" w:color="auto"/>
                <w:bottom w:val="none" w:sz="0" w:space="0" w:color="auto"/>
                <w:right w:val="none" w:sz="0" w:space="0" w:color="auto"/>
              </w:divBdr>
              <w:divsChild>
                <w:div w:id="372845645">
                  <w:marLeft w:val="0"/>
                  <w:marRight w:val="0"/>
                  <w:marTop w:val="0"/>
                  <w:marBottom w:val="0"/>
                  <w:divBdr>
                    <w:top w:val="none" w:sz="0" w:space="0" w:color="auto"/>
                    <w:left w:val="none" w:sz="0" w:space="0" w:color="auto"/>
                    <w:bottom w:val="none" w:sz="0" w:space="0" w:color="auto"/>
                    <w:right w:val="none" w:sz="0" w:space="0" w:color="auto"/>
                  </w:divBdr>
                  <w:divsChild>
                    <w:div w:id="72675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github.com/umich-cphds/cov-ind-19" TargetMode="External"/><Relationship Id="rId18" Type="http://schemas.openxmlformats.org/officeDocument/2006/relationships/image" Target="media/image3.emf"/><Relationship Id="rId26" Type="http://schemas.openxmlformats.org/officeDocument/2006/relationships/image" Target="media/image7.emf"/><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github.com/lilywang1988/eSIR" TargetMode="External"/><Relationship Id="rId25" Type="http://schemas.openxmlformats.org/officeDocument/2006/relationships/image" Target="media/image6.em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lilywang1988/eSIR" TargetMode="External"/><Relationship Id="rId20" Type="http://schemas.microsoft.com/office/2011/relationships/commentsExtended" Target="commentsExtended.xm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tif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4.emf"/><Relationship Id="rId28" Type="http://schemas.openxmlformats.org/officeDocument/2006/relationships/image" Target="media/image9.emf"/><Relationship Id="rId10" Type="http://schemas.openxmlformats.org/officeDocument/2006/relationships/header" Target="header1.xml"/><Relationship Id="rId19" Type="http://schemas.openxmlformats.org/officeDocument/2006/relationships/comments" Target="comments.xml"/><Relationship Id="rId31" Type="http://schemas.openxmlformats.org/officeDocument/2006/relationships/image" Target="media/image12.emf"/><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image" Target="media/image1.emf"/><Relationship Id="rId22" Type="http://schemas.microsoft.com/office/2018/08/relationships/commentsExtensible" Target="commentsExtensible.xml"/><Relationship Id="rId27" Type="http://schemas.openxmlformats.org/officeDocument/2006/relationships/image" Target="media/image8.emf"/><Relationship Id="rId30" Type="http://schemas.openxmlformats.org/officeDocument/2006/relationships/image" Target="media/image11.emf"/><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Props1.xml><?xml version="1.0" encoding="utf-8"?>
<ds:datastoreItem xmlns:ds="http://schemas.openxmlformats.org/officeDocument/2006/customXml" ds:itemID="{6BDD346A-32F1-1648-80C0-1CDEC920A37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56</TotalTime>
  <Pages>64</Pages>
  <Words>40985</Words>
  <Characters>233619</Characters>
  <Application>Microsoft Office Word</Application>
  <DocSecurity>0</DocSecurity>
  <Lines>1946</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95</cp:revision>
  <cp:lastPrinted>2020-09-22T00:52:00Z</cp:lastPrinted>
  <dcterms:created xsi:type="dcterms:W3CDTF">2020-09-22T01:04:00Z</dcterms:created>
  <dcterms:modified xsi:type="dcterms:W3CDTF">2021-03-22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